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ICER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B54241">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B54241">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 xml:space="preserve">A commonly used 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B54241">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DF52E6">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some forms of left atrial abnormality (LA ABN)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B5424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DF52E6">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Also, not all patients who are at higher stroke would be identified (false negatives), and so would still not be 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National Institute for Health and Clinical 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B54241">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DF52E6">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B54241">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DF52E6">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Standard NICE discount rates for utilities and costs of 3.5% per annum are used. </w:t>
      </w:r>
      <w:r w:rsidR="002F05E5" w:rsidRPr="00064789">
        <w:fldChar w:fldCharType="begin" w:fldLock="1"/>
      </w:r>
      <w:r w:rsidR="00B54241">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DF52E6">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 xml:space="preserve">n order to incorporate the effect of uncertainty on predicted outcomes, a probabilistic model is used, </w:t>
      </w:r>
      <w:r w:rsidR="00834F71" w:rsidRPr="00064789">
        <w:t>meaning</w:t>
      </w:r>
      <w:r w:rsidR="006D7B3B" w:rsidRPr="00064789">
        <w:t xml:space="preserve"> that where possible model parameter estimates are drawn from distributions rather than assumed to be fixed values. </w:t>
      </w:r>
      <w:r w:rsidR="00B54241">
        <w:t>Credible intervals (</w:t>
      </w:r>
      <w:proofErr w:type="spellStart"/>
      <w:r w:rsidR="00B54241">
        <w:t>CrIs</w:t>
      </w:r>
      <w:proofErr w:type="spellEnd"/>
      <w:r w:rsidR="00B54241">
        <w:t xml:space="preserve">) were calculated using a jackknifing procedure. </w:t>
      </w:r>
      <w:r w:rsidR="00B54241">
        <w:fldChar w:fldCharType="begin" w:fldLock="1"/>
      </w:r>
      <w:r w:rsidR="00B54241">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0]" }, "properties" : { "noteIndex" : 0 }, "schema" : "https://github.com/citation-style-language/schema/raw/master/csl-citation.json" }</w:instrText>
      </w:r>
      <w:r w:rsidR="00B54241">
        <w:fldChar w:fldCharType="separate"/>
      </w:r>
      <w:r w:rsidR="00B54241" w:rsidRPr="00B54241">
        <w:rPr>
          <w:noProof/>
        </w:rPr>
        <w:t>[10]</w:t>
      </w:r>
      <w:r w:rsidR="00B54241">
        <w:fldChar w:fldCharType="end"/>
      </w:r>
      <w:r w:rsidR="00B54241">
        <w:t xml:space="preserve"> </w:t>
      </w:r>
    </w:p>
    <w:p w:rsidR="009344EA" w:rsidRPr="00064789" w:rsidRDefault="009344EA" w:rsidP="009344EA">
      <w:pPr>
        <w:pStyle w:val="Heading2"/>
        <w:numPr>
          <w:ilvl w:val="0"/>
          <w:numId w:val="0"/>
        </w:numPr>
      </w:pPr>
      <w:r w:rsidRPr="00064789">
        <w:lastRenderedPageBreak/>
        <w:t>Scenarios included</w:t>
      </w:r>
    </w:p>
    <w:p w:rsidR="00267F89" w:rsidRPr="00064789" w:rsidRDefault="00BE73AD" w:rsidP="008D3B31">
      <w:pPr>
        <w:spacing w:line="480" w:lineRule="auto"/>
      </w:pPr>
      <w:r w:rsidRPr="00064789">
        <w:t xml:space="preserve">Warfarin, </w:t>
      </w:r>
      <w:proofErr w:type="spellStart"/>
      <w:r w:rsidRPr="00064789">
        <w:t>rivarox</w:t>
      </w:r>
      <w:r w:rsidR="00133DC2" w:rsidRPr="00064789">
        <w:t>a</w:t>
      </w:r>
      <w:r w:rsidRPr="00064789">
        <w:t>ban</w:t>
      </w:r>
      <w:proofErr w:type="spellEnd"/>
      <w:r w:rsidRPr="00064789">
        <w:t xml:space="preserve">, and </w:t>
      </w:r>
      <w:proofErr w:type="spellStart"/>
      <w:r w:rsidRPr="00064789">
        <w:t>dabigatran</w:t>
      </w:r>
      <w:proofErr w:type="spellEnd"/>
      <w:r w:rsidRPr="00064789">
        <w:t xml:space="preserve"> are each recommended in patients with different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B54241">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7946CB" w:rsidRPr="00532F44">
        <w:t xml:space="preserve">Table </w:t>
      </w:r>
      <w:r w:rsidR="007946CB">
        <w:rPr>
          <w:noProof/>
        </w:rPr>
        <w:t>1</w:t>
      </w:r>
      <w:r w:rsidR="007946CB">
        <w:fldChar w:fldCharType="end"/>
      </w:r>
      <w:r w:rsidR="007946CB">
        <w:t xml:space="preserve"> </w:t>
      </w:r>
      <w:r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7946CB" w:rsidRPr="00532F44">
        <w:t xml:space="preserve">Figure </w:t>
      </w:r>
      <w:r w:rsidR="007946CB">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 W</w:t>
      </w:r>
      <w:r w:rsidR="00004236" w:rsidRPr="00064789">
        <w:t xml:space="preserve">hether or not </w:t>
      </w:r>
      <w:r w:rsidR="004E06E9" w:rsidRPr="00064789">
        <w:t>an LA</w:t>
      </w:r>
      <w:r w:rsidR="00253316" w:rsidRPr="00064789">
        <w:t xml:space="preserve">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calculated</w:t>
      </w:r>
      <w:r w:rsidR="002D44B0" w:rsidRPr="00064789">
        <w:t>. F</w:t>
      </w:r>
      <w:r w:rsidR="00933B76" w:rsidRPr="00064789">
        <w:t xml:space="preserve">rom these </w:t>
      </w:r>
      <w:r w:rsidR="00263B7C" w:rsidRPr="00064789">
        <w:t>the incremental cost effectiveness ratio (ICER) of including TTE in the diagnostic package.</w:t>
      </w:r>
    </w:p>
    <w:p w:rsidR="007946CB" w:rsidRPr="00064789" w:rsidRDefault="007946CB" w:rsidP="00B54241">
      <w:pPr>
        <w:spacing w:line="480" w:lineRule="auto"/>
        <w:jc w:val="center"/>
      </w:pPr>
      <w:r>
        <w:t>[</w:t>
      </w:r>
      <w:r>
        <w:fldChar w:fldCharType="begin"/>
      </w:r>
      <w:r>
        <w:instrText xml:space="preserve"> REF _Ref321241706 \h </w:instrText>
      </w:r>
      <w:r>
        <w:fldChar w:fldCharType="separate"/>
      </w:r>
      <w:r w:rsidRPr="00532F44">
        <w:t xml:space="preserve">Figure </w:t>
      </w:r>
      <w:r>
        <w:rPr>
          <w:noProof/>
        </w:rPr>
        <w:t>1</w:t>
      </w:r>
      <w:r>
        <w:fldChar w:fldCharType="end"/>
      </w:r>
      <w:r>
        <w:t xml:space="preserve"> about here]</w:t>
      </w:r>
    </w:p>
    <w:p w:rsidR="00515AEC" w:rsidRPr="00064789" w:rsidRDefault="00A0005C" w:rsidP="008D3B31">
      <w:pPr>
        <w:spacing w:line="480" w:lineRule="auto"/>
      </w:pPr>
      <w:r w:rsidRPr="00064789">
        <w:t xml:space="preserve">In </w:t>
      </w:r>
      <w:r w:rsidR="002D44B0" w:rsidRPr="00064789">
        <w:t>the No TTE Strategy</w:t>
      </w:r>
      <w:r w:rsidRPr="00064789">
        <w:t xml:space="preserve">, none of </w:t>
      </w:r>
      <w:r w:rsidR="00C87195" w:rsidRPr="00064789">
        <w:t xml:space="preserve">the patients with </w:t>
      </w:r>
      <w:r w:rsidRPr="00064789">
        <w:t>LA</w:t>
      </w:r>
      <w:r w:rsidR="00560933" w:rsidRPr="00064789">
        <w:t xml:space="preserve">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LA ABN </w:t>
      </w:r>
      <w:r w:rsidRPr="00064789">
        <w:t xml:space="preserve">would receive the OAC due to TTE </w:t>
      </w:r>
      <w:r w:rsidRPr="00064789">
        <w:lastRenderedPageBreak/>
        <w:t xml:space="preserve">correctly identifying </w:t>
      </w:r>
      <w:r w:rsidR="001B457D" w:rsidRPr="00064789">
        <w:t>LA ABN</w:t>
      </w:r>
      <w:r w:rsidR="00133DC2" w:rsidRPr="00064789">
        <w:t>, dependent on sensitivity of TTE</w:t>
      </w:r>
      <w:r w:rsidR="004E06E9" w:rsidRPr="00064789">
        <w:t xml:space="preserve">. However, when specificity is less than perfect a proportion of </w:t>
      </w:r>
      <w:r w:rsidRPr="00064789">
        <w:t xml:space="preserve">patients without LA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LA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s different </w:t>
      </w:r>
      <w:r w:rsidR="00253316" w:rsidRPr="00064789">
        <w:t>health related quality of life (</w:t>
      </w:r>
      <w:proofErr w:type="spellStart"/>
      <w:r w:rsidR="00253316" w:rsidRPr="00064789">
        <w:t>HRQoL</w:t>
      </w:r>
      <w:proofErr w:type="spellEnd"/>
      <w:r w:rsidR="00253316" w:rsidRPr="00064789">
        <w:t>)</w:t>
      </w:r>
      <w:r w:rsidR="00E97667" w:rsidRPr="00064789">
        <w:t xml:space="preserve">, probabilities </w:t>
      </w:r>
      <w:r w:rsidR="00A80926">
        <w:t xml:space="preserve">of occurrence, </w:t>
      </w:r>
      <w:r w:rsidR="00E97667" w:rsidRPr="00064789">
        <w:t>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B54241">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3]" }, "properties" : { "noteIndex" : 0 }, "schema" : "https://github.com/citation-style-language/schema/raw/master/csl-citation.json" }</w:instrText>
      </w:r>
      <w:r w:rsidR="002F05E5" w:rsidRPr="00064789">
        <w:fldChar w:fldCharType="separate"/>
      </w:r>
      <w:r w:rsidR="00B54241" w:rsidRPr="00B54241">
        <w:rPr>
          <w:noProof/>
        </w:rPr>
        <w:t>[13]</w:t>
      </w:r>
      <w:r w:rsidR="002F05E5" w:rsidRPr="00064789">
        <w:fldChar w:fldCharType="end"/>
      </w:r>
      <w:r w:rsidR="00E97667" w:rsidRPr="00064789">
        <w:t xml:space="preserve"> </w:t>
      </w:r>
    </w:p>
    <w:p w:rsidR="00F91783" w:rsidRPr="00064789" w:rsidRDefault="00A8404E" w:rsidP="008D3B31">
      <w:pPr>
        <w:spacing w:line="480" w:lineRule="auto"/>
      </w:pPr>
      <w:r w:rsidRPr="00064789">
        <w:lastRenderedPageBreak/>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B54241">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4]" }, "properties" : { "noteIndex" : 0 }, "schema" : "https://github.com/citation-style-language/schema/raw/master/csl-citation.json" }</w:instrText>
      </w:r>
      <w:r w:rsidR="002F05E5" w:rsidRPr="00064789">
        <w:fldChar w:fldCharType="separate"/>
      </w:r>
      <w:r w:rsidR="00B54241" w:rsidRPr="00B54241">
        <w:rPr>
          <w:noProof/>
        </w:rPr>
        <w:t>[14]</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002F05E5" w:rsidRPr="00064789">
        <w:fldChar w:fldCharType="separate"/>
      </w:r>
      <w:r w:rsidR="00B54241" w:rsidRPr="00B54241">
        <w:rPr>
          <w:noProof/>
        </w:rPr>
        <w:t>[15]</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B13ECE" w:rsidRPr="00064789">
        <w:fldChar w:fldCharType="begin"/>
      </w:r>
      <w:r w:rsidR="00B13ECE" w:rsidRPr="00064789">
        <w:instrText xml:space="preserve"> REF _Ref321401422 \h  \* MERGEFORMAT </w:instrText>
      </w:r>
      <w:r w:rsidR="00B13ECE" w:rsidRPr="00064789">
        <w:fldChar w:fldCharType="separate"/>
      </w:r>
      <w:r w:rsidR="007946CB" w:rsidRPr="00532F44">
        <w:t xml:space="preserve">Table </w:t>
      </w:r>
      <w:r w:rsidR="007946CB">
        <w:t>2</w:t>
      </w:r>
      <w:r w:rsidR="00B13ECE" w:rsidRPr="00064789">
        <w:fldChar w:fldCharType="end"/>
      </w:r>
      <w:r w:rsidRPr="00064789">
        <w:t>.</w:t>
      </w:r>
    </w:p>
    <w:p w:rsidR="007946CB" w:rsidRPr="00064789" w:rsidRDefault="007946CB" w:rsidP="00B54241">
      <w:pPr>
        <w:spacing w:line="480" w:lineRule="auto"/>
        <w:jc w:val="center"/>
      </w:pPr>
      <w:r>
        <w:t>[</w:t>
      </w:r>
      <w:r>
        <w:fldChar w:fldCharType="begin"/>
      </w:r>
      <w:r>
        <w:instrText xml:space="preserve"> REF _Ref321401422 \h </w:instrText>
      </w:r>
      <w:r>
        <w:fldChar w:fldCharType="separate"/>
      </w:r>
      <w:r w:rsidRPr="00532F44">
        <w:t xml:space="preserve">Table </w:t>
      </w:r>
      <w:r>
        <w:rPr>
          <w:noProof/>
        </w:rPr>
        <w:t>2</w:t>
      </w:r>
      <w:r>
        <w:fldChar w:fldCharType="end"/>
      </w:r>
      <w:r>
        <w:t xml:space="preserve"> about here]</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777CF9" w:rsidP="008D3B31">
      <w:pPr>
        <w:spacing w:line="480" w:lineRule="auto"/>
      </w:pPr>
      <w:bookmarkStart w:id="0" w:name="_Toc316637315"/>
      <w:r w:rsidRPr="00064789">
        <w:t>The adoption decision, the strategy that is deemed most cost effective, is calculated from the mean values of the costs and the QALYs of each strategy. S</w:t>
      </w:r>
      <w:r w:rsidR="00741A7A" w:rsidRPr="00064789">
        <w:t xml:space="preserve">catterplots of estimates produced by the PSA provide an </w:t>
      </w:r>
      <w:r w:rsidRPr="00064789">
        <w:t>indication of uncertainty surrounding the adoption decision</w:t>
      </w:r>
      <w:r w:rsidR="00741A7A" w:rsidRPr="00064789">
        <w:t xml:space="preserve">.  </w:t>
      </w:r>
      <w:r w:rsidRPr="00064789">
        <w:t xml:space="preserve">A point in the north-west quadrant indicates that the </w:t>
      </w:r>
      <w:r w:rsidR="00741A7A" w:rsidRPr="00064789">
        <w:t xml:space="preserve">TTE </w:t>
      </w:r>
      <w:r w:rsidRPr="00064789">
        <w:t xml:space="preserve">Strategy </w:t>
      </w:r>
      <w:r w:rsidR="00741A7A" w:rsidRPr="00064789">
        <w:t xml:space="preserve">is both more costly and less effective than the </w:t>
      </w:r>
      <w:r w:rsidRPr="00064789">
        <w:t>N</w:t>
      </w:r>
      <w:r w:rsidR="00741A7A" w:rsidRPr="00064789">
        <w:t xml:space="preserve">o TTE </w:t>
      </w:r>
      <w:r w:rsidRPr="00064789">
        <w:t>Strategy</w:t>
      </w:r>
      <w:r w:rsidR="00741A7A" w:rsidRPr="00064789">
        <w:t xml:space="preserve">, and </w:t>
      </w:r>
      <w:r w:rsidR="00E92AF8" w:rsidRPr="00064789">
        <w:t xml:space="preserve">so </w:t>
      </w:r>
      <w:r w:rsidR="00741A7A" w:rsidRPr="00064789">
        <w:t xml:space="preserve">ruled out by dominance. </w:t>
      </w:r>
      <w:r w:rsidRPr="00064789">
        <w:t xml:space="preserve">A point </w:t>
      </w:r>
      <w:r w:rsidR="00741A7A" w:rsidRPr="00064789">
        <w:t>in the no</w:t>
      </w:r>
      <w:r w:rsidRPr="00064789">
        <w:t>rth-</w:t>
      </w:r>
      <w:r w:rsidR="00741A7A" w:rsidRPr="00064789">
        <w:t xml:space="preserve">east quadrant indicates </w:t>
      </w:r>
      <w:r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w:t>
      </w:r>
      <w:r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B54241">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6]" }, "properties" : { "noteIndex" : 0 }, "schema" : "https://github.com/citation-style-language/schema/raw/master/csl-citation.json" }</w:instrText>
      </w:r>
      <w:r w:rsidR="00E92AF8" w:rsidRPr="00064789">
        <w:fldChar w:fldCharType="separate"/>
      </w:r>
      <w:r w:rsidR="00B54241" w:rsidRPr="00B54241">
        <w:rPr>
          <w:noProof/>
        </w:rPr>
        <w:t>[16]</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lastRenderedPageBreak/>
        <w:t>S</w:t>
      </w:r>
      <w:r w:rsidR="00454436" w:rsidRPr="00064789">
        <w:t xml:space="preserve">ensitivity analyses were </w:t>
      </w:r>
      <w:r w:rsidRPr="00064789">
        <w:t xml:space="preserve">also </w:t>
      </w:r>
      <w:r w:rsidR="00454436" w:rsidRPr="00064789">
        <w:t>undertaken on the joint uncertainty in the sensitivity and specificity of TTE in detecting LA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1" w:name="OLE_LINK1"/>
      <w:bookmarkStart w:id="2" w:name="OLE_LINK2"/>
      <w:bookmarkEnd w:id="0"/>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7946CB" w:rsidRPr="00F309FB">
        <w:t xml:space="preserve">Table </w:t>
      </w:r>
      <w:r w:rsidR="007946CB">
        <w:rPr>
          <w:noProof/>
        </w:rPr>
        <w:t>3</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7946CB" w:rsidRPr="0031099C">
        <w:t xml:space="preserve">Figure </w:t>
      </w:r>
      <w:r w:rsidR="007946CB">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 xml:space="preserve">). </w:t>
      </w:r>
      <w:r>
        <w:fldChar w:fldCharType="begin"/>
      </w:r>
      <w:r>
        <w:instrText xml:space="preserve"> REF _Ref349292124 \h </w:instrText>
      </w:r>
      <w:r>
        <w:fldChar w:fldCharType="separate"/>
      </w:r>
      <w:r w:rsidR="007946CB" w:rsidRPr="00F309FB">
        <w:t xml:space="preserve">Table </w:t>
      </w:r>
      <w:r w:rsidR="007946CB">
        <w:rPr>
          <w:noProof/>
        </w:rPr>
        <w:t>4</w:t>
      </w:r>
      <w:r>
        <w:fldChar w:fldCharType="end"/>
      </w:r>
      <w:r>
        <w:t xml:space="preserve"> </w:t>
      </w:r>
      <w:r w:rsidR="0083066E" w:rsidRPr="00064789">
        <w:t xml:space="preserve">shows the </w:t>
      </w:r>
      <w:r w:rsidR="006E14F1" w:rsidRPr="00064789">
        <w:t>mean cost</w:t>
      </w:r>
      <w:r w:rsidR="00FE3BA1" w:rsidRPr="00064789">
        <w:t>s</w:t>
      </w:r>
      <w:r w:rsidR="006E14F1" w:rsidRPr="00064789">
        <w:t xml:space="preserve"> and mean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Pr="00F309FB">
        <w:t xml:space="preserve">Table </w:t>
      </w:r>
      <w:r>
        <w:rPr>
          <w:noProof/>
        </w:rPr>
        <w:t>3</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Pr="0031099C">
        <w:t xml:space="preserve">Figure </w:t>
      </w:r>
      <w:r>
        <w:rPr>
          <w:noProof/>
        </w:rPr>
        <w:t>2</w:t>
      </w:r>
      <w:r>
        <w:fldChar w:fldCharType="end"/>
      </w:r>
      <w:r>
        <w:t xml:space="preserve"> about here</w:t>
      </w:r>
    </w:p>
    <w:p w:rsidR="00120CC0" w:rsidRDefault="00120CC0" w:rsidP="00F309FB">
      <w:pPr>
        <w:spacing w:line="480" w:lineRule="auto"/>
        <w:jc w:val="center"/>
      </w:pPr>
      <w:r>
        <w:t>[</w:t>
      </w:r>
      <w:r w:rsidR="00B54241">
        <w:fldChar w:fldCharType="begin"/>
      </w:r>
      <w:r w:rsidR="00B54241">
        <w:instrText xml:space="preserve"> REF _Ref349292124 \h </w:instrText>
      </w:r>
      <w:r w:rsidR="00B54241">
        <w:fldChar w:fldCharType="separate"/>
      </w:r>
      <w:r w:rsidR="00B54241" w:rsidRPr="00F309FB">
        <w:t xml:space="preserve">Table </w:t>
      </w:r>
      <w:r w:rsidR="00B54241">
        <w:rPr>
          <w:noProof/>
        </w:rPr>
        <w:t>4</w:t>
      </w:r>
      <w:r w:rsidR="00B54241">
        <w:fldChar w:fldCharType="end"/>
      </w:r>
      <w:r w:rsidR="00B54241">
        <w:t xml:space="preserve"> </w:t>
      </w:r>
      <w:r>
        <w:t>about here]</w:t>
      </w:r>
    </w:p>
    <w:p w:rsidR="00273A34" w:rsidRDefault="00B54241" w:rsidP="008D3B31">
      <w:pPr>
        <w:spacing w:line="480" w:lineRule="auto"/>
      </w:pPr>
      <w:r>
        <w:fldChar w:fldCharType="begin"/>
      </w:r>
      <w:r>
        <w:instrText xml:space="preserve"> REF _Ref349291846 \h </w:instrText>
      </w:r>
      <w:r>
        <w:fldChar w:fldCharType="separate"/>
      </w:r>
      <w:r w:rsidRPr="00F309FB">
        <w:t xml:space="preserve">Table </w:t>
      </w:r>
      <w:r>
        <w:rPr>
          <w:noProof/>
        </w:rPr>
        <w:t>3</w:t>
      </w:r>
      <w:r>
        <w:fldChar w:fldCharType="end"/>
      </w:r>
      <w:r w:rsidR="00605BB7" w:rsidRPr="00064789">
        <w:t xml:space="preserve"> </w:t>
      </w:r>
      <w:r w:rsidR="006E14F1" w:rsidRPr="00064789">
        <w:t>indicates that, irrespective of the OAC, using TTE in this way reduces the proportion of deaths caused by stroke, but increases the proportion of deaths caused by 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Pr="0031099C">
        <w:t xml:space="preserve">Figure </w:t>
      </w:r>
      <w:r>
        <w:rPr>
          <w:noProof/>
        </w:rPr>
        <w:t>2</w:t>
      </w:r>
      <w:r>
        <w:fldChar w:fldCharType="end"/>
      </w:r>
      <w:r w:rsidR="00F309FB">
        <w:t xml:space="preserve">and </w:t>
      </w:r>
      <w:r>
        <w:fldChar w:fldCharType="begin"/>
      </w:r>
      <w:r>
        <w:instrText xml:space="preserve"> REF _Ref349292124 \h </w:instrText>
      </w:r>
      <w:r>
        <w:fldChar w:fldCharType="separate"/>
      </w:r>
      <w:r w:rsidRPr="00F309FB">
        <w:t xml:space="preserve">Table </w:t>
      </w:r>
      <w:r>
        <w:rPr>
          <w:noProof/>
        </w:rPr>
        <w:t>4</w:t>
      </w:r>
      <w:r>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Pr="0031099C">
        <w:t xml:space="preserve">Table </w:t>
      </w:r>
      <w:r>
        <w:rPr>
          <w:noProof/>
        </w:rPr>
        <w:t>5</w:t>
      </w:r>
      <w:r>
        <w:fldChar w:fldCharType="end"/>
      </w:r>
      <w:r w:rsidR="005653D1" w:rsidRPr="00064789">
        <w:t>a), the ICER comparing the tw</w:t>
      </w:r>
      <w:r w:rsidR="00064789" w:rsidRPr="00064789">
        <w:t>o strategies is almost £40 000 per</w:t>
      </w:r>
      <w:r w:rsidR="005653D1" w:rsidRPr="00064789">
        <w:t xml:space="preserve"> QALY; where the OAC </w:t>
      </w:r>
      <w:proofErr w:type="spellStart"/>
      <w:r w:rsidR="005653D1" w:rsidRPr="00064789">
        <w:t>rivaroxaban</w:t>
      </w:r>
      <w:proofErr w:type="spellEnd"/>
      <w:r w:rsidR="005653D1" w:rsidRPr="00064789">
        <w:t xml:space="preserve"> </w:t>
      </w:r>
      <w:r w:rsidR="005653D1" w:rsidRPr="00064789">
        <w:lastRenderedPageBreak/>
        <w:t>(</w:t>
      </w:r>
      <w:r>
        <w:fldChar w:fldCharType="begin"/>
      </w:r>
      <w:r>
        <w:instrText xml:space="preserve"> REF _Ref349292124 \h </w:instrText>
      </w:r>
      <w:r>
        <w:fldChar w:fldCharType="separate"/>
      </w:r>
      <w:r w:rsidRPr="00F309FB">
        <w:t xml:space="preserve">Table </w:t>
      </w:r>
      <w:r>
        <w:rPr>
          <w:noProof/>
        </w:rPr>
        <w:t>4</w:t>
      </w:r>
      <w:r>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fldChar w:fldCharType="begin"/>
      </w:r>
      <w:r>
        <w:instrText xml:space="preserve"> REF _Ref349292124 \h </w:instrText>
      </w:r>
      <w:r>
        <w:fldChar w:fldCharType="separate"/>
      </w:r>
      <w:r w:rsidRPr="00F309FB">
        <w:t xml:space="preserve">Table </w:t>
      </w:r>
      <w:r>
        <w:rPr>
          <w:noProof/>
        </w:rPr>
        <w:t>4</w:t>
      </w:r>
      <w:r>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Pr="0031099C">
        <w:t xml:space="preserve">Table </w:t>
      </w:r>
      <w:r>
        <w:rPr>
          <w:noProof/>
        </w:rPr>
        <w:t>5</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xml:space="preserve">. If TTE had perfect sensitivity and specificity, then the additional cost per QALY is estimated to range from around £1,800/QALY for warfarin (a) to £1,100/QALY for </w:t>
      </w:r>
      <w:proofErr w:type="spellStart"/>
      <w:r w:rsidR="00345E19" w:rsidRPr="00064789">
        <w:t>dabigatran</w:t>
      </w:r>
      <w:proofErr w:type="spellEnd"/>
      <w:r w:rsidR="00345E19" w:rsidRPr="00064789">
        <w:t xml:space="preserve"> (c). 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w:t>
      </w:r>
      <w:r w:rsidR="004F29CD" w:rsidRPr="00064789">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4F29CD" w:rsidRPr="00064789">
        <w:fldChar w:fldCharType="separate"/>
      </w:r>
      <w:r w:rsidR="00DF52E6" w:rsidRPr="00DF52E6">
        <w:rPr>
          <w:noProof/>
        </w:rPr>
        <w:t>[6]</w:t>
      </w:r>
      <w:r w:rsidR="004F29CD" w:rsidRPr="00064789">
        <w:fldChar w:fldCharType="end"/>
      </w:r>
      <w:r w:rsidR="004F29CD" w:rsidRPr="00064789">
        <w:t xml:space="preserve"> </w:t>
      </w:r>
      <w:r w:rsidR="00345E19" w:rsidRPr="00064789">
        <w:t xml:space="preserve">As the ICER is a ratio, and the absolute differences in QALYs between strategies with and without TTE are small, the ICERs are shown to be highly sensitive to the values of sensitivity and specificity assumed for some scenarios. </w:t>
      </w:r>
    </w:p>
    <w:bookmarkEnd w:id="1"/>
    <w:bookmarkEnd w:id="2"/>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00B54241">
        <w:fldChar w:fldCharType="begin"/>
      </w:r>
      <w:r w:rsidR="00B54241">
        <w:instrText xml:space="preserve"> REF _Ref335142114 \h </w:instrText>
      </w:r>
      <w:r w:rsidR="00B54241">
        <w:fldChar w:fldCharType="separate"/>
      </w:r>
      <w:r w:rsidR="00B54241" w:rsidRPr="0031099C">
        <w:t xml:space="preserve">Table </w:t>
      </w:r>
      <w:r w:rsidR="00B54241">
        <w:rPr>
          <w:noProof/>
        </w:rPr>
        <w:t>6</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D20CA0" w:rsidP="008D3B31">
      <w:pPr>
        <w:spacing w:line="480" w:lineRule="auto"/>
      </w:pPr>
      <w:r w:rsidRPr="00064789">
        <w:lastRenderedPageBreak/>
        <w:t xml:space="preserve">Prior to producing this model, a systematic literature review was conducted to identify, </w:t>
      </w:r>
      <w:proofErr w:type="spellStart"/>
      <w:r w:rsidRPr="00064789">
        <w:t>summarise</w:t>
      </w:r>
      <w:proofErr w:type="spellEnd"/>
      <w:r w:rsidRPr="00064789">
        <w:t xml:space="preserve"> and appraise existing economic studies for evaluating the cost-effectiveness of TTE in patients with AF. This review identified no economic evaluations of</w:t>
      </w:r>
      <w:r w:rsidR="007A14AB">
        <w:t xml:space="preserve"> the use of</w:t>
      </w:r>
      <w:r w:rsidRPr="00064789">
        <w:t xml:space="preserve"> TTE in AF patients, so it is believed that this is the first.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CHA</w:t>
      </w:r>
      <w:r w:rsidR="00654FFC" w:rsidRPr="00064789">
        <w:rPr>
          <w:vertAlign w:val="subscript"/>
        </w:rPr>
        <w:t>2</w:t>
      </w:r>
      <w:r w:rsidR="00654FFC" w:rsidRPr="00064789">
        <w:t>DS</w:t>
      </w:r>
      <w:r w:rsidR="00654FFC" w:rsidRPr="00064789">
        <w:rPr>
          <w:vertAlign w:val="subscript"/>
        </w:rPr>
        <w:t>2</w:t>
      </w:r>
      <w:r w:rsidR="00654FFC" w:rsidRPr="00064789">
        <w:t>-VASc,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7,18]" }, "properties" : { "noteIndex" : 0 }, "schema" : "https://github.com/citation-style-language/schema/raw/master/csl-citation.json" }</w:instrText>
      </w:r>
      <w:r w:rsidR="00584E3F">
        <w:fldChar w:fldCharType="separate"/>
      </w:r>
      <w:r w:rsidR="00B54241" w:rsidRPr="00B54241">
        <w:rPr>
          <w:noProof/>
        </w:rPr>
        <w:t>[3,4,17,18]</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B54241">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corresponds to an increased proportion of ‘false positives’, and so TTE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LA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lastRenderedPageBreak/>
        <w:t xml:space="preserve">also formed the basis of our estimates of the TPHR.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B54241">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09234A" w:rsidRPr="00064789">
        <w:fldChar w:fldCharType="separate"/>
      </w:r>
      <w:r w:rsidR="00B54241" w:rsidRPr="00B54241">
        <w:rPr>
          <w:noProof/>
        </w:rPr>
        <w:t>[19]</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LA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006C6A8E" w:rsidRPr="00064789">
        <w:fldChar w:fldCharType="separate"/>
      </w:r>
      <w:r w:rsidR="00B54241" w:rsidRPr="00B54241">
        <w:rPr>
          <w:noProof/>
        </w:rPr>
        <w:t>[20]</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B54241" w:rsidRPr="0031099C">
        <w:t xml:space="preserve">Table </w:t>
      </w:r>
      <w:r w:rsidR="00B54241">
        <w:rPr>
          <w:noProof/>
        </w:rPr>
        <w:t>5</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LA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DB7C63" w:rsidP="008D3B31">
      <w:pPr>
        <w:spacing w:line="480" w:lineRule="auto"/>
      </w:pPr>
      <w:r w:rsidRPr="00064789">
        <w:t>Should TTE be recommended for those patients with CHADS</w:t>
      </w:r>
      <w:r w:rsidRPr="00064789">
        <w:rPr>
          <w:vertAlign w:val="subscript"/>
        </w:rPr>
        <w:t>2</w:t>
      </w:r>
      <w:r w:rsidRPr="00064789">
        <w:t xml:space="preserve"> scores of </w:t>
      </w:r>
      <w:r w:rsidR="00B36EBC" w:rsidRPr="00064789">
        <w:t xml:space="preserve">zero </w:t>
      </w:r>
      <w:r w:rsidRPr="00064789">
        <w:t>point</w:t>
      </w:r>
      <w:r w:rsidR="00B36EBC" w:rsidRPr="00064789">
        <w:t>s</w:t>
      </w:r>
      <w:r w:rsidRPr="00064789">
        <w:t xml:space="preserve">, there will be an increase in the number of TTEs performed. This is unlikely to place a great burden on the majority of </w:t>
      </w:r>
      <w:r w:rsidRPr="00064789">
        <w:lastRenderedPageBreak/>
        <w:t>hospitals who are likely to have staff trained in the use of TTE machines.</w:t>
      </w:r>
      <w:r w:rsidR="00C918EC" w:rsidRPr="00064789">
        <w:t xml:space="preserve"> </w:t>
      </w:r>
      <w:r w:rsidR="00903CA6" w:rsidRPr="00064789">
        <w:t xml:space="preserve">It is likely that additional 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2B0A3A" w:rsidRPr="00064789">
        <w:t>T</w:t>
      </w:r>
      <w:r w:rsidRPr="00064789">
        <w:t>hese results suggest that</w:t>
      </w:r>
      <w:r w:rsidR="00B36EBC" w:rsidRPr="00064789">
        <w:t xml:space="preserve"> if considering prescribing a newer OAC</w:t>
      </w:r>
      <w:r w:rsidRPr="00064789">
        <w:t>, it may be both clinically effective and cost effective to use TTE to help inform the decision</w:t>
      </w:r>
      <w:r w:rsidR="0031099C" w:rsidRPr="00064789">
        <w:t xml:space="preserve">. </w:t>
      </w:r>
    </w:p>
    <w:p w:rsidR="00D20CA0" w:rsidRDefault="00D20CA0">
      <w:pPr>
        <w:pStyle w:val="NormalWeb"/>
        <w:ind w:left="640" w:hanging="640"/>
        <w:divId w:val="570163234"/>
      </w:pPr>
    </w:p>
    <w:p w:rsidR="00B54241" w:rsidRPr="00532F44" w:rsidRDefault="00B54241">
      <w:pPr>
        <w:pStyle w:val="NormalWeb"/>
        <w:ind w:left="640" w:hanging="640"/>
        <w:divId w:val="570163234"/>
        <w:sectPr w:rsidR="00B54241" w:rsidRPr="00532F44" w:rsidSect="001C47C7">
          <w:footerReference w:type="default" r:id="rId9"/>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p w:rsidR="00B54241" w:rsidRPr="00B54241" w:rsidRDefault="002F05E5">
      <w:pPr>
        <w:pStyle w:val="NormalWeb"/>
        <w:ind w:left="640" w:hanging="640"/>
        <w:divId w:val="1152408798"/>
        <w:rPr>
          <w:rFonts w:ascii="Calibri" w:hAnsi="Calibri" w:cs="Calibri"/>
          <w:noProof/>
          <w:sz w:val="22"/>
        </w:rPr>
      </w:pPr>
      <w:r>
        <w:fldChar w:fldCharType="begin" w:fldLock="1"/>
      </w:r>
      <w:r w:rsidR="008E6143">
        <w:instrText xml:space="preserve">ADDIN Mendeley Bibliography CSL_BIBLIOGRAPHY </w:instrText>
      </w:r>
      <w:r>
        <w:fldChar w:fldCharType="separate"/>
      </w:r>
      <w:r w:rsidR="00B54241" w:rsidRPr="00B54241">
        <w:rPr>
          <w:rFonts w:ascii="Calibri" w:hAnsi="Calibri" w:cs="Calibri"/>
          <w:noProof/>
          <w:sz w:val="22"/>
        </w:rPr>
        <w:t xml:space="preserve">1 </w:t>
      </w:r>
      <w:r w:rsidR="00B54241" w:rsidRPr="00B54241">
        <w:rPr>
          <w:rFonts w:ascii="Calibri" w:hAnsi="Calibri" w:cs="Calibri"/>
          <w:noProof/>
          <w:sz w:val="22"/>
        </w:rPr>
        <w:tab/>
        <w:t xml:space="preserve">Go AS, Hylek EM, Phillips KA, </w:t>
      </w:r>
      <w:r w:rsidR="00B54241" w:rsidRPr="00B54241">
        <w:rPr>
          <w:rFonts w:ascii="Calibri" w:hAnsi="Calibri" w:cs="Calibri"/>
          <w:i/>
          <w:iCs/>
          <w:noProof/>
          <w:sz w:val="22"/>
        </w:rPr>
        <w:t>et al.</w:t>
      </w:r>
      <w:r w:rsidR="00B54241" w:rsidRPr="00B54241">
        <w:rPr>
          <w:rFonts w:ascii="Calibri" w:hAnsi="Calibri" w:cs="Calibri"/>
          <w:noProof/>
          <w:sz w:val="22"/>
        </w:rPr>
        <w:t xml:space="preserve"> Prevalence of diagnosed atrial fibrillation in adults: national implications for rhythm management and stroke prevention: the AnTicoagulation and Risk Factors in Atrial Fibrillation (ATRIA) Study. </w:t>
      </w:r>
      <w:r w:rsidR="00B54241" w:rsidRPr="00B54241">
        <w:rPr>
          <w:rFonts w:ascii="Calibri" w:hAnsi="Calibri" w:cs="Calibri"/>
          <w:i/>
          <w:iCs/>
          <w:noProof/>
          <w:sz w:val="22"/>
        </w:rPr>
        <w:t>JAMA : the journal of the American Medical Association</w:t>
      </w:r>
      <w:r w:rsidR="00B54241" w:rsidRPr="00B54241">
        <w:rPr>
          <w:rFonts w:ascii="Calibri" w:hAnsi="Calibri" w:cs="Calibri"/>
          <w:noProof/>
          <w:sz w:val="22"/>
        </w:rPr>
        <w:t xml:space="preserve"> 2001;</w:t>
      </w:r>
      <w:r w:rsidR="00B54241" w:rsidRPr="00B54241">
        <w:rPr>
          <w:rFonts w:ascii="Calibri" w:hAnsi="Calibri" w:cs="Calibri"/>
          <w:b/>
          <w:bCs/>
          <w:noProof/>
          <w:sz w:val="22"/>
        </w:rPr>
        <w:t>285</w:t>
      </w:r>
      <w:r w:rsidR="00B54241" w:rsidRPr="00B54241">
        <w:rPr>
          <w:rFonts w:ascii="Calibri" w:hAnsi="Calibri" w:cs="Calibri"/>
          <w:noProof/>
          <w:sz w:val="22"/>
        </w:rPr>
        <w:t>:2370–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 </w:t>
      </w:r>
      <w:r w:rsidRPr="00B54241">
        <w:rPr>
          <w:rFonts w:ascii="Calibri" w:hAnsi="Calibri" w:cs="Calibri"/>
          <w:noProof/>
          <w:sz w:val="22"/>
        </w:rPr>
        <w:tab/>
        <w:t xml:space="preserve">Rivaroxaban-once daily, oral, direct factor Xa inhibition compared with vitamin K antagonism for prevention of stroke and Embolism Trial in Atrial Fibrillation: rationale and design of the ROCKET AF study. </w:t>
      </w:r>
      <w:r w:rsidRPr="00B54241">
        <w:rPr>
          <w:rFonts w:ascii="Calibri" w:hAnsi="Calibri" w:cs="Calibri"/>
          <w:i/>
          <w:iCs/>
          <w:noProof/>
          <w:sz w:val="22"/>
        </w:rPr>
        <w:t>American heart journal</w:t>
      </w:r>
      <w:r w:rsidRPr="00B54241">
        <w:rPr>
          <w:rFonts w:ascii="Calibri" w:hAnsi="Calibri" w:cs="Calibri"/>
          <w:noProof/>
          <w:sz w:val="22"/>
        </w:rPr>
        <w:t xml:space="preserve"> 2010;</w:t>
      </w:r>
      <w:r w:rsidRPr="00B54241">
        <w:rPr>
          <w:rFonts w:ascii="Calibri" w:hAnsi="Calibri" w:cs="Calibri"/>
          <w:b/>
          <w:bCs/>
          <w:noProof/>
          <w:sz w:val="22"/>
        </w:rPr>
        <w:t>159</w:t>
      </w:r>
      <w:r w:rsidRPr="00B54241">
        <w:rPr>
          <w:rFonts w:ascii="Calibri" w:hAnsi="Calibri" w:cs="Calibri"/>
          <w:noProof/>
          <w:sz w:val="22"/>
        </w:rPr>
        <w:t>:340–347.e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 </w:t>
      </w:r>
      <w:r w:rsidRPr="00B54241">
        <w:rPr>
          <w:rFonts w:ascii="Calibri" w:hAnsi="Calibri" w:cs="Calibri"/>
          <w:noProof/>
          <w:sz w:val="22"/>
        </w:rPr>
        <w:tab/>
        <w:t xml:space="preserve">Camm AJ, Kirchhof P, Lip GY, </w:t>
      </w:r>
      <w:r w:rsidRPr="00B54241">
        <w:rPr>
          <w:rFonts w:ascii="Calibri" w:hAnsi="Calibri" w:cs="Calibri"/>
          <w:i/>
          <w:iCs/>
          <w:noProof/>
          <w:sz w:val="22"/>
        </w:rPr>
        <w:t>et al.</w:t>
      </w:r>
      <w:r w:rsidRPr="00B54241">
        <w:rPr>
          <w:rFonts w:ascii="Calibri" w:hAnsi="Calibri" w:cs="Calibri"/>
          <w:noProof/>
          <w:sz w:val="22"/>
        </w:rPr>
        <w:t xml:space="preserve"> Guidelines for the management of atrial fibrillation: the Task Force for the Management of Atrial Fibrillation of the European Society of Cardiology (ESC). </w:t>
      </w:r>
      <w:r w:rsidRPr="00B54241">
        <w:rPr>
          <w:rFonts w:ascii="Calibri" w:hAnsi="Calibri" w:cs="Calibri"/>
          <w:i/>
          <w:iCs/>
          <w:noProof/>
          <w:sz w:val="22"/>
        </w:rPr>
        <w:t>Eur Heart J</w:t>
      </w:r>
      <w:r w:rsidRPr="00B54241">
        <w:rPr>
          <w:rFonts w:ascii="Calibri" w:hAnsi="Calibri" w:cs="Calibri"/>
          <w:noProof/>
          <w:sz w:val="22"/>
        </w:rPr>
        <w:t xml:space="preserve"> 2010;</w:t>
      </w:r>
      <w:r w:rsidRPr="00B54241">
        <w:rPr>
          <w:rFonts w:ascii="Calibri" w:hAnsi="Calibri" w:cs="Calibri"/>
          <w:b/>
          <w:bCs/>
          <w:noProof/>
          <w:sz w:val="22"/>
        </w:rPr>
        <w:t>31</w:t>
      </w:r>
      <w:r w:rsidRPr="00B54241">
        <w:rPr>
          <w:rFonts w:ascii="Calibri" w:hAnsi="Calibri" w:cs="Calibri"/>
          <w:noProof/>
          <w:sz w:val="22"/>
        </w:rPr>
        <w:t>:2369–42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4 </w:t>
      </w:r>
      <w:r w:rsidRPr="00B54241">
        <w:rPr>
          <w:rFonts w:ascii="Calibri" w:hAnsi="Calibri" w:cs="Calibri"/>
          <w:noProof/>
          <w:sz w:val="22"/>
        </w:rPr>
        <w:tab/>
        <w:t xml:space="preserve">Camm AJ, Lip GYH, De Caterina R, </w:t>
      </w:r>
      <w:r w:rsidRPr="00B54241">
        <w:rPr>
          <w:rFonts w:ascii="Calibri" w:hAnsi="Calibri" w:cs="Calibri"/>
          <w:i/>
          <w:iCs/>
          <w:noProof/>
          <w:sz w:val="22"/>
        </w:rPr>
        <w:t>et al.</w:t>
      </w:r>
      <w:r w:rsidRPr="00B54241">
        <w:rPr>
          <w:rFonts w:ascii="Calibri" w:hAnsi="Calibri" w:cs="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24 August 2012. doi:10.1093/eurheartj/ehs25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5 </w:t>
      </w:r>
      <w:r w:rsidRPr="00B54241">
        <w:rPr>
          <w:rFonts w:ascii="Calibri" w:hAnsi="Calibri" w:cs="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B54241">
        <w:rPr>
          <w:rFonts w:ascii="Calibri" w:hAnsi="Calibri" w:cs="Calibri"/>
          <w:i/>
          <w:iCs/>
          <w:noProof/>
          <w:sz w:val="22"/>
        </w:rPr>
        <w:t>Ann Intern Med</w:t>
      </w:r>
      <w:r w:rsidRPr="00B54241">
        <w:rPr>
          <w:rFonts w:ascii="Calibri" w:hAnsi="Calibri" w:cs="Calibri"/>
          <w:noProof/>
          <w:sz w:val="22"/>
        </w:rPr>
        <w:t xml:space="preserve"> 1998;</w:t>
      </w:r>
      <w:r w:rsidRPr="00B54241">
        <w:rPr>
          <w:rFonts w:ascii="Calibri" w:hAnsi="Calibri" w:cs="Calibri"/>
          <w:b/>
          <w:bCs/>
          <w:noProof/>
          <w:sz w:val="22"/>
        </w:rPr>
        <w:t>128</w:t>
      </w:r>
      <w:r w:rsidRPr="00B54241">
        <w:rPr>
          <w:rFonts w:ascii="Calibri" w:hAnsi="Calibri" w:cs="Calibri"/>
          <w:noProof/>
          <w:sz w:val="22"/>
        </w:rPr>
        <w:t>:639–47.</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6 </w:t>
      </w:r>
      <w:r w:rsidRPr="00B54241">
        <w:rPr>
          <w:rFonts w:ascii="Calibri" w:hAnsi="Calibri" w:cs="Calibri"/>
          <w:noProof/>
          <w:sz w:val="22"/>
        </w:rPr>
        <w:tab/>
        <w:t xml:space="preserve">Providencia R, Botelho A, Trigo J, </w:t>
      </w:r>
      <w:r w:rsidRPr="00B54241">
        <w:rPr>
          <w:rFonts w:ascii="Calibri" w:hAnsi="Calibri" w:cs="Calibri"/>
          <w:i/>
          <w:iCs/>
          <w:noProof/>
          <w:sz w:val="22"/>
        </w:rPr>
        <w:t>et al.</w:t>
      </w:r>
      <w:r w:rsidRPr="00B54241">
        <w:rPr>
          <w:rFonts w:ascii="Calibri" w:hAnsi="Calibri" w:cs="Calibri"/>
          <w:noProof/>
          <w:sz w:val="22"/>
        </w:rPr>
        <w:t xml:space="preserve"> Possible refinement of clinical thromboembolism assessment in patients with atrial fibrillation using echocardiographic parameters. </w:t>
      </w:r>
      <w:r w:rsidRPr="00B54241">
        <w:rPr>
          <w:rFonts w:ascii="Calibri" w:hAnsi="Calibri" w:cs="Calibri"/>
          <w:i/>
          <w:iCs/>
          <w:noProof/>
          <w:sz w:val="22"/>
        </w:rPr>
        <w:t>Europace</w:t>
      </w:r>
      <w:r w:rsidRPr="00B54241">
        <w:rPr>
          <w:rFonts w:ascii="Calibri" w:hAnsi="Calibri" w:cs="Calibri"/>
          <w:noProof/>
          <w:sz w:val="22"/>
        </w:rPr>
        <w:t xml:space="preserve"> 2012;</w:t>
      </w:r>
      <w:r w:rsidRPr="00B54241">
        <w:rPr>
          <w:rFonts w:ascii="Calibri" w:hAnsi="Calibri" w:cs="Calibri"/>
          <w:b/>
          <w:bCs/>
          <w:noProof/>
          <w:sz w:val="22"/>
        </w:rPr>
        <w:t>14</w:t>
      </w:r>
      <w:r w:rsidRPr="00B54241">
        <w:rPr>
          <w:rFonts w:ascii="Calibri" w:hAnsi="Calibri" w:cs="Calibri"/>
          <w:noProof/>
          <w:sz w:val="22"/>
        </w:rPr>
        <w:t>:36–45.</w:t>
      </w:r>
    </w:p>
    <w:p w:rsidR="00B54241" w:rsidRPr="00B54241" w:rsidRDefault="00B54241">
      <w:pPr>
        <w:pStyle w:val="NormalWeb"/>
        <w:ind w:left="640" w:hanging="640"/>
        <w:divId w:val="1152408798"/>
        <w:rPr>
          <w:rFonts w:ascii="Calibri" w:hAnsi="Calibri" w:cs="Calibri"/>
          <w:noProof/>
          <w:sz w:val="22"/>
        </w:rPr>
      </w:pPr>
      <w:bookmarkStart w:id="3" w:name="_GoBack"/>
      <w:r w:rsidRPr="00B54241">
        <w:rPr>
          <w:rFonts w:ascii="Calibri" w:hAnsi="Calibri" w:cs="Calibri"/>
          <w:noProof/>
          <w:sz w:val="22"/>
        </w:rPr>
        <w:t xml:space="preserve">7 </w:t>
      </w:r>
      <w:r w:rsidRPr="00B54241">
        <w:rPr>
          <w:rFonts w:ascii="Calibri" w:hAnsi="Calibri" w:cs="Calibri"/>
          <w:noProof/>
          <w:sz w:val="22"/>
        </w:rPr>
        <w:tab/>
        <w:t>NICE. Guide to the methods of technology appraisal. 2008.http://www.nice.org.uk/media/B52/A7/TAMethodsGuideUpdatedJune2008.pdf</w:t>
      </w:r>
    </w:p>
    <w:bookmarkEnd w:id="3"/>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8 </w:t>
      </w:r>
      <w:r w:rsidRPr="00B54241">
        <w:rPr>
          <w:rFonts w:ascii="Calibri" w:hAnsi="Calibri" w:cs="Calibri"/>
          <w:noProof/>
          <w:sz w:val="22"/>
        </w:rPr>
        <w:tab/>
        <w:t xml:space="preserve">Pliskin JS, Shepard DS, Weinstein MC. Utility Functions for Life Years and Health Status. </w:t>
      </w:r>
      <w:r w:rsidRPr="00B54241">
        <w:rPr>
          <w:rFonts w:ascii="Calibri" w:hAnsi="Calibri" w:cs="Calibri"/>
          <w:i/>
          <w:iCs/>
          <w:noProof/>
          <w:sz w:val="22"/>
        </w:rPr>
        <w:t>Operations Research</w:t>
      </w:r>
      <w:r w:rsidRPr="00B54241">
        <w:rPr>
          <w:rFonts w:ascii="Calibri" w:hAnsi="Calibri" w:cs="Calibri"/>
          <w:noProof/>
          <w:sz w:val="22"/>
        </w:rPr>
        <w:t xml:space="preserve"> 1980;</w:t>
      </w:r>
      <w:r w:rsidRPr="00B54241">
        <w:rPr>
          <w:rFonts w:ascii="Calibri" w:hAnsi="Calibri" w:cs="Calibri"/>
          <w:b/>
          <w:bCs/>
          <w:noProof/>
          <w:sz w:val="22"/>
        </w:rPr>
        <w:t>28</w:t>
      </w:r>
      <w:r w:rsidRPr="00B54241">
        <w:rPr>
          <w:rFonts w:ascii="Calibri" w:hAnsi="Calibri" w:cs="Calibri"/>
          <w:noProof/>
          <w:sz w:val="22"/>
        </w:rPr>
        <w:t>:206–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9 </w:t>
      </w:r>
      <w:r w:rsidRPr="00B54241">
        <w:rPr>
          <w:rFonts w:ascii="Calibri" w:hAnsi="Calibri" w:cs="Calibri"/>
          <w:noProof/>
          <w:sz w:val="22"/>
        </w:rPr>
        <w:tab/>
        <w:t>NICE. Guide to the methods of technology appraisal. NICE methods guide. 2008;:8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0 </w:t>
      </w:r>
      <w:r w:rsidRPr="00B54241">
        <w:rPr>
          <w:rFonts w:ascii="Calibri" w:hAnsi="Calibri" w:cs="Calibri"/>
          <w:noProof/>
          <w:sz w:val="22"/>
        </w:rPr>
        <w:tab/>
        <w:t xml:space="preserve">Inglehart D. Simulating stable stochastic systems, V: Comparison of ratio estimators. </w:t>
      </w:r>
      <w:r w:rsidRPr="00B54241">
        <w:rPr>
          <w:rFonts w:ascii="Calibri" w:hAnsi="Calibri" w:cs="Calibri"/>
          <w:i/>
          <w:iCs/>
          <w:noProof/>
          <w:sz w:val="22"/>
        </w:rPr>
        <w:t>Naval Research Logistics</w:t>
      </w:r>
      <w:r w:rsidRPr="00B54241">
        <w:rPr>
          <w:rFonts w:ascii="Calibri" w:hAnsi="Calibri" w:cs="Calibri"/>
          <w:noProof/>
          <w:sz w:val="22"/>
        </w:rPr>
        <w:t xml:space="preserve"> 1975;</w:t>
      </w:r>
      <w:r w:rsidRPr="00B54241">
        <w:rPr>
          <w:rFonts w:ascii="Calibri" w:hAnsi="Calibri" w:cs="Calibri"/>
          <w:b/>
          <w:bCs/>
          <w:noProof/>
          <w:sz w:val="22"/>
        </w:rPr>
        <w:t>22</w:t>
      </w:r>
      <w:r w:rsidRPr="00B54241">
        <w:rPr>
          <w:rFonts w:ascii="Calibri" w:hAnsi="Calibri" w:cs="Calibri"/>
          <w:noProof/>
          <w:sz w:val="22"/>
        </w:rPr>
        <w:t>:553–6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1 </w:t>
      </w:r>
      <w:r w:rsidRPr="00B54241">
        <w:rPr>
          <w:rFonts w:ascii="Calibri" w:hAnsi="Calibri" w:cs="Calibri"/>
          <w:noProof/>
          <w:sz w:val="22"/>
        </w:rPr>
        <w:tab/>
        <w:t>NICE. Rivaroxaban for the prevention of stroke and systemic embolism in people with atrial fibrillation. NICE technology appraisal guidance 256. 2012.http://www.nice.org.uk/nicemedia/live/13746/59295/59295.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2 </w:t>
      </w:r>
      <w:r w:rsidRPr="00B54241">
        <w:rPr>
          <w:rFonts w:ascii="Calibri" w:hAnsi="Calibri" w:cs="Calibri"/>
          <w:noProof/>
          <w:sz w:val="22"/>
        </w:rPr>
        <w:tab/>
        <w:t>NICE. Dabigatran etexilate for the prevention of stroke and systemic embolism in atrial fibrillation. NICE technology appraisal guidance 249. 2012.http://www.nice.org.uk/nicemedia/live/13677/58470/58470.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13 </w:t>
      </w:r>
      <w:r w:rsidRPr="00B54241">
        <w:rPr>
          <w:rFonts w:ascii="Calibri" w:hAnsi="Calibri" w:cs="Calibri"/>
          <w:noProof/>
          <w:sz w:val="22"/>
        </w:rPr>
        <w:tab/>
        <w:t xml:space="preserve">Simpson EL, Stevenson MD, Scope A, </w:t>
      </w:r>
      <w:r w:rsidRPr="00B54241">
        <w:rPr>
          <w:rFonts w:ascii="Calibri" w:hAnsi="Calibri" w:cs="Calibri"/>
          <w:i/>
          <w:iCs/>
          <w:noProof/>
          <w:sz w:val="22"/>
        </w:rPr>
        <w:t>et al.</w:t>
      </w:r>
      <w:r w:rsidRPr="00B54241">
        <w:rPr>
          <w:rFonts w:ascii="Calibri" w:hAnsi="Calibri" w:cs="Calibri"/>
          <w:noProof/>
          <w:sz w:val="22"/>
        </w:rPr>
        <w:t xml:space="preserve"> Echocardiography in newly diagnosed atrial fibrillation patients: a systematic review and economic evaluation. 2012.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4 </w:t>
      </w:r>
      <w:r w:rsidRPr="00B54241">
        <w:rPr>
          <w:rFonts w:ascii="Calibri" w:hAnsi="Calibri" w:cs="Calibri"/>
          <w:noProof/>
          <w:sz w:val="22"/>
        </w:rPr>
        <w:tab/>
        <w:t xml:space="preserve">PVS TM-STF on. Medical aspects of the persistent vegetative state: second of two parts. </w:t>
      </w:r>
      <w:r w:rsidRPr="00B54241">
        <w:rPr>
          <w:rFonts w:ascii="Calibri" w:hAnsi="Calibri" w:cs="Calibri"/>
          <w:i/>
          <w:iCs/>
          <w:noProof/>
          <w:sz w:val="22"/>
        </w:rPr>
        <w:t>The New England Journal of Medicine</w:t>
      </w:r>
      <w:r w:rsidRPr="00B54241">
        <w:rPr>
          <w:rFonts w:ascii="Calibri" w:hAnsi="Calibri" w:cs="Calibri"/>
          <w:noProof/>
          <w:sz w:val="22"/>
        </w:rPr>
        <w:t xml:space="preserve"> 1994;</w:t>
      </w:r>
      <w:r w:rsidRPr="00B54241">
        <w:rPr>
          <w:rFonts w:ascii="Calibri" w:hAnsi="Calibri" w:cs="Calibri"/>
          <w:b/>
          <w:bCs/>
          <w:noProof/>
          <w:sz w:val="22"/>
        </w:rPr>
        <w:t>330</w:t>
      </w:r>
      <w:r w:rsidRPr="00B54241">
        <w:rPr>
          <w:rFonts w:ascii="Calibri" w:hAnsi="Calibri" w:cs="Calibri"/>
          <w:noProof/>
          <w:sz w:val="22"/>
        </w:rPr>
        <w:t>.http://www.nejm.org/doi/full/10.1056/NEJM199406023302206</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5 </w:t>
      </w:r>
      <w:r w:rsidRPr="00B54241">
        <w:rPr>
          <w:rFonts w:ascii="Calibri" w:hAnsi="Calibri" w:cs="Calibri"/>
          <w:noProof/>
          <w:sz w:val="22"/>
        </w:rPr>
        <w:tab/>
        <w:t xml:space="preserve">Eikelboom JW, Wallentin L, Connolly SJ, </w:t>
      </w:r>
      <w:r w:rsidRPr="00B54241">
        <w:rPr>
          <w:rFonts w:ascii="Calibri" w:hAnsi="Calibri" w:cs="Calibri"/>
          <w:i/>
          <w:iCs/>
          <w:noProof/>
          <w:sz w:val="22"/>
        </w:rPr>
        <w:t>et al.</w:t>
      </w:r>
      <w:r w:rsidRPr="00B54241">
        <w:rPr>
          <w:rFonts w:ascii="Calibri" w:hAnsi="Calibri" w:cs="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B54241">
        <w:rPr>
          <w:rFonts w:ascii="Calibri" w:hAnsi="Calibri" w:cs="Calibri"/>
          <w:i/>
          <w:iCs/>
          <w:noProof/>
          <w:sz w:val="22"/>
        </w:rPr>
        <w:t>Circulation</w:t>
      </w:r>
      <w:r w:rsidRPr="00B54241">
        <w:rPr>
          <w:rFonts w:ascii="Calibri" w:hAnsi="Calibri" w:cs="Calibri"/>
          <w:noProof/>
          <w:sz w:val="22"/>
        </w:rPr>
        <w:t xml:space="preserve"> 2011;</w:t>
      </w:r>
      <w:r w:rsidRPr="00B54241">
        <w:rPr>
          <w:rFonts w:ascii="Calibri" w:hAnsi="Calibri" w:cs="Calibri"/>
          <w:b/>
          <w:bCs/>
          <w:noProof/>
          <w:sz w:val="22"/>
        </w:rPr>
        <w:t>123</w:t>
      </w:r>
      <w:r w:rsidRPr="00B54241">
        <w:rPr>
          <w:rFonts w:ascii="Calibri" w:hAnsi="Calibri" w:cs="Calibri"/>
          <w:noProof/>
          <w:sz w:val="22"/>
        </w:rPr>
        <w:t>:23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6 </w:t>
      </w:r>
      <w:r w:rsidRPr="00B54241">
        <w:rPr>
          <w:rFonts w:ascii="Calibri" w:hAnsi="Calibri" w:cs="Calibri"/>
          <w:noProof/>
          <w:sz w:val="22"/>
        </w:rPr>
        <w:tab/>
        <w:t xml:space="preserve">Drummond MF, Schulpher MJ, Torrance GW, </w:t>
      </w:r>
      <w:r w:rsidRPr="00B54241">
        <w:rPr>
          <w:rFonts w:ascii="Calibri" w:hAnsi="Calibri" w:cs="Calibri"/>
          <w:i/>
          <w:iCs/>
          <w:noProof/>
          <w:sz w:val="22"/>
        </w:rPr>
        <w:t>et al.</w:t>
      </w:r>
      <w:r w:rsidRPr="00B54241">
        <w:rPr>
          <w:rFonts w:ascii="Calibri" w:hAnsi="Calibri" w:cs="Calibri"/>
          <w:noProof/>
          <w:sz w:val="22"/>
        </w:rPr>
        <w:t xml:space="preserve"> </w:t>
      </w:r>
      <w:r w:rsidRPr="00B54241">
        <w:rPr>
          <w:rFonts w:ascii="Calibri" w:hAnsi="Calibri" w:cs="Calibri"/>
          <w:i/>
          <w:iCs/>
          <w:noProof/>
          <w:sz w:val="22"/>
        </w:rPr>
        <w:t>Methods for the Economic Evaluation of Health Care Programmes</w:t>
      </w:r>
      <w:r w:rsidRPr="00B54241">
        <w:rPr>
          <w:rFonts w:ascii="Calibri" w:hAnsi="Calibri" w:cs="Calibri"/>
          <w:noProof/>
          <w:sz w:val="22"/>
        </w:rPr>
        <w:t xml:space="preserve">. Third Edit. Oxford: : OUP 2005.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7 </w:t>
      </w:r>
      <w:r w:rsidRPr="00B54241">
        <w:rPr>
          <w:rFonts w:ascii="Calibri" w:hAnsi="Calibri" w:cs="Calibri"/>
          <w:noProof/>
          <w:sz w:val="22"/>
        </w:rPr>
        <w:tab/>
        <w:t xml:space="preserve">Lip GY, Nieuwlaat R, Pisters R, </w:t>
      </w:r>
      <w:r w:rsidRPr="00B54241">
        <w:rPr>
          <w:rFonts w:ascii="Calibri" w:hAnsi="Calibri" w:cs="Calibri"/>
          <w:i/>
          <w:iCs/>
          <w:noProof/>
          <w:sz w:val="22"/>
        </w:rPr>
        <w:t>et al.</w:t>
      </w:r>
      <w:r w:rsidRPr="00B54241">
        <w:rPr>
          <w:rFonts w:ascii="Calibri" w:hAnsi="Calibri" w:cs="Calibri"/>
          <w:noProof/>
          <w:sz w:val="22"/>
        </w:rPr>
        <w:t xml:space="preserve"> Refining clinical risk stratification for predicting stroke and thromboembolism in atrial fibrillation using a novel risk factor-based approach: the euro heart survey on atrial fibrillation. </w:t>
      </w:r>
      <w:r w:rsidRPr="00B54241">
        <w:rPr>
          <w:rFonts w:ascii="Calibri" w:hAnsi="Calibri" w:cs="Calibri"/>
          <w:i/>
          <w:iCs/>
          <w:noProof/>
          <w:sz w:val="22"/>
        </w:rPr>
        <w:t>Chest</w:t>
      </w:r>
      <w:r w:rsidRPr="00B54241">
        <w:rPr>
          <w:rFonts w:ascii="Calibri" w:hAnsi="Calibri" w:cs="Calibri"/>
          <w:noProof/>
          <w:sz w:val="22"/>
        </w:rPr>
        <w:t xml:space="preserve"> 2010;</w:t>
      </w:r>
      <w:r w:rsidRPr="00B54241">
        <w:rPr>
          <w:rFonts w:ascii="Calibri" w:hAnsi="Calibri" w:cs="Calibri"/>
          <w:b/>
          <w:bCs/>
          <w:noProof/>
          <w:sz w:val="22"/>
        </w:rPr>
        <w:t>137</w:t>
      </w:r>
      <w:r w:rsidRPr="00B54241">
        <w:rPr>
          <w:rFonts w:ascii="Calibri" w:hAnsi="Calibri" w:cs="Calibri"/>
          <w:noProof/>
          <w:sz w:val="22"/>
        </w:rPr>
        <w:t>:2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8 </w:t>
      </w:r>
      <w:r w:rsidRPr="00B54241">
        <w:rPr>
          <w:rFonts w:ascii="Calibri" w:hAnsi="Calibri" w:cs="Calibri"/>
          <w:noProof/>
          <w:sz w:val="22"/>
        </w:rPr>
        <w:tab/>
        <w:t xml:space="preserve">Olesen JB, Lip GYH, Hansen ML, </w:t>
      </w:r>
      <w:r w:rsidRPr="00B54241">
        <w:rPr>
          <w:rFonts w:ascii="Calibri" w:hAnsi="Calibri" w:cs="Calibri"/>
          <w:i/>
          <w:iCs/>
          <w:noProof/>
          <w:sz w:val="22"/>
        </w:rPr>
        <w:t>et al.</w:t>
      </w:r>
      <w:r w:rsidRPr="00B54241">
        <w:rPr>
          <w:rFonts w:ascii="Calibri" w:hAnsi="Calibri" w:cs="Calibri"/>
          <w:noProof/>
          <w:sz w:val="22"/>
        </w:rPr>
        <w:t xml:space="preserve"> Validation of risk stratification schemes for predicting stroke and thromboembolism in patients with atrial fibrillation: nationwide cohort study. </w:t>
      </w:r>
      <w:r w:rsidRPr="00B54241">
        <w:rPr>
          <w:rFonts w:ascii="Calibri" w:hAnsi="Calibri" w:cs="Calibri"/>
          <w:i/>
          <w:iCs/>
          <w:noProof/>
          <w:sz w:val="22"/>
        </w:rPr>
        <w:t>BMJ</w:t>
      </w:r>
      <w:r w:rsidRPr="00B54241">
        <w:rPr>
          <w:rFonts w:ascii="Calibri" w:hAnsi="Calibri" w:cs="Calibri"/>
          <w:noProof/>
          <w:sz w:val="22"/>
        </w:rPr>
        <w:t xml:space="preserve"> 2011;</w:t>
      </w:r>
      <w:r w:rsidRPr="00B54241">
        <w:rPr>
          <w:rFonts w:ascii="Calibri" w:hAnsi="Calibri" w:cs="Calibri"/>
          <w:b/>
          <w:bCs/>
          <w:noProof/>
          <w:sz w:val="22"/>
        </w:rPr>
        <w:t>342</w:t>
      </w:r>
      <w:r w:rsidRPr="00B54241">
        <w:rPr>
          <w:rFonts w:ascii="Calibri" w:hAnsi="Calibri" w:cs="Calibri"/>
          <w:noProof/>
          <w:sz w:val="22"/>
        </w:rPr>
        <w:t>:d124–d1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9 </w:t>
      </w:r>
      <w:r w:rsidRPr="00B54241">
        <w:rPr>
          <w:rFonts w:ascii="Calibri" w:hAnsi="Calibri" w:cs="Calibri"/>
          <w:noProof/>
          <w:sz w:val="22"/>
        </w:rPr>
        <w:tab/>
        <w:t>ONS. Interim Life Tables. 2011;</w:t>
      </w:r>
      <w:r w:rsidRPr="00B54241">
        <w:rPr>
          <w:rFonts w:ascii="Calibri" w:hAnsi="Calibri" w:cs="Calibri"/>
          <w:b/>
          <w:bCs/>
          <w:noProof/>
          <w:sz w:val="22"/>
        </w:rPr>
        <w:t>2012</w:t>
      </w:r>
      <w:r w:rsidRPr="00B54241">
        <w:rPr>
          <w:rFonts w:ascii="Calibri" w:hAnsi="Calibri" w:cs="Calibri"/>
          <w:noProof/>
          <w:sz w:val="22"/>
        </w:rPr>
        <w:t>.http://www.ons.gov.uk/ons/taxonomy/index.html?nscl=Interim+Life+Tables</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0 </w:t>
      </w:r>
      <w:r w:rsidRPr="00B54241">
        <w:rPr>
          <w:rFonts w:ascii="Calibri" w:hAnsi="Calibri" w:cs="Calibri"/>
          <w:noProof/>
          <w:sz w:val="22"/>
        </w:rPr>
        <w:tab/>
        <w:t>DoH. NHS Reference Costs 2009-2010. 2011;</w:t>
      </w:r>
      <w:r w:rsidRPr="00B54241">
        <w:rPr>
          <w:rFonts w:ascii="Calibri" w:hAnsi="Calibri" w:cs="Calibri"/>
          <w:b/>
          <w:bCs/>
          <w:noProof/>
          <w:sz w:val="22"/>
        </w:rPr>
        <w:t>2012</w:t>
      </w:r>
      <w:r w:rsidRPr="00B54241">
        <w:rPr>
          <w:rFonts w:ascii="Calibri" w:hAnsi="Calibri" w:cs="Calibri"/>
          <w:noProof/>
          <w:sz w:val="22"/>
        </w:rPr>
        <w:t>.http://www.dh.gov.uk/en/Publicationsandstatistics/Publications/PublicationsPolicyAndGuidance/DH_12345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1 </w:t>
      </w:r>
      <w:r w:rsidRPr="00B54241">
        <w:rPr>
          <w:rFonts w:ascii="Calibri" w:hAnsi="Calibri" w:cs="Calibri"/>
          <w:noProof/>
          <w:sz w:val="22"/>
        </w:rPr>
        <w:tab/>
        <w:t xml:space="preserve">Friberg L, Rosenqvist M, Lip GYH. Evaluation of risk stratification schemes for ischaemic stroke and bleeding in 182 678 patients with atrial fibrillation: the Swedish Atrial Fibrillation cohort study.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13 January 2012. doi:10.1093/eurheartj/ehr48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2 </w:t>
      </w:r>
      <w:r w:rsidRPr="00B54241">
        <w:rPr>
          <w:rFonts w:ascii="Calibri" w:hAnsi="Calibri" w:cs="Calibri"/>
          <w:noProof/>
          <w:sz w:val="22"/>
        </w:rPr>
        <w:tab/>
        <w:t xml:space="preserve">Lip GYH, Edwards SJ. Stroke prevention with aspirin, warfarin and ximelagatran in patients with non-valvular atrial fibrillation: a systematic review and meta-analysis. </w:t>
      </w:r>
      <w:r w:rsidRPr="00B54241">
        <w:rPr>
          <w:rFonts w:ascii="Calibri" w:hAnsi="Calibri" w:cs="Calibri"/>
          <w:i/>
          <w:iCs/>
          <w:noProof/>
          <w:sz w:val="22"/>
        </w:rPr>
        <w:t>Thrombosis research</w:t>
      </w:r>
      <w:r w:rsidRPr="00B54241">
        <w:rPr>
          <w:rFonts w:ascii="Calibri" w:hAnsi="Calibri" w:cs="Calibri"/>
          <w:noProof/>
          <w:sz w:val="22"/>
        </w:rPr>
        <w:t xml:space="preserve"> 2006;</w:t>
      </w:r>
      <w:r w:rsidRPr="00B54241">
        <w:rPr>
          <w:rFonts w:ascii="Calibri" w:hAnsi="Calibri" w:cs="Calibri"/>
          <w:b/>
          <w:bCs/>
          <w:noProof/>
          <w:sz w:val="22"/>
        </w:rPr>
        <w:t>118</w:t>
      </w:r>
      <w:r w:rsidRPr="00B54241">
        <w:rPr>
          <w:rFonts w:ascii="Calibri" w:hAnsi="Calibri" w:cs="Calibri"/>
          <w:noProof/>
          <w:sz w:val="22"/>
        </w:rPr>
        <w:t>:321–3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3 </w:t>
      </w:r>
      <w:r w:rsidRPr="00B54241">
        <w:rPr>
          <w:rFonts w:ascii="Calibri" w:hAnsi="Calibri" w:cs="Calibri"/>
          <w:noProof/>
          <w:sz w:val="22"/>
        </w:rPr>
        <w:tab/>
        <w:t xml:space="preserve">Patel MR, Mahaffey KW, Garg J, </w:t>
      </w:r>
      <w:r w:rsidRPr="00B54241">
        <w:rPr>
          <w:rFonts w:ascii="Calibri" w:hAnsi="Calibri" w:cs="Calibri"/>
          <w:i/>
          <w:iCs/>
          <w:noProof/>
          <w:sz w:val="22"/>
        </w:rPr>
        <w:t>et al.</w:t>
      </w:r>
      <w:r w:rsidRPr="00B54241">
        <w:rPr>
          <w:rFonts w:ascii="Calibri" w:hAnsi="Calibri" w:cs="Calibri"/>
          <w:noProof/>
          <w:sz w:val="22"/>
        </w:rPr>
        <w:t xml:space="preserve"> Rivaroxaban versus Warfarin in Nonvalvular Atrial Fibrillation. </w:t>
      </w:r>
      <w:r w:rsidRPr="00B54241">
        <w:rPr>
          <w:rFonts w:ascii="Calibri" w:hAnsi="Calibri" w:cs="Calibri"/>
          <w:i/>
          <w:iCs/>
          <w:noProof/>
          <w:sz w:val="22"/>
        </w:rPr>
        <w:t>New England Journal of Medicine</w:t>
      </w:r>
      <w:r w:rsidRPr="00B54241">
        <w:rPr>
          <w:rFonts w:ascii="Calibri" w:hAnsi="Calibri" w:cs="Calibri"/>
          <w:noProof/>
          <w:sz w:val="22"/>
        </w:rPr>
        <w:t xml:space="preserve"> 2011;</w:t>
      </w:r>
      <w:r w:rsidRPr="00B54241">
        <w:rPr>
          <w:rFonts w:ascii="Calibri" w:hAnsi="Calibri" w:cs="Calibri"/>
          <w:b/>
          <w:bCs/>
          <w:noProof/>
          <w:sz w:val="22"/>
        </w:rPr>
        <w:t>365</w:t>
      </w:r>
      <w:r w:rsidRPr="00B54241">
        <w:rPr>
          <w:rFonts w:ascii="Calibri" w:hAnsi="Calibri" w:cs="Calibri"/>
          <w:noProof/>
          <w:sz w:val="22"/>
        </w:rPr>
        <w:t>:883–9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4 </w:t>
      </w:r>
      <w:r w:rsidRPr="00B54241">
        <w:rPr>
          <w:rFonts w:ascii="Calibri" w:hAnsi="Calibri" w:cs="Calibri"/>
          <w:noProof/>
          <w:sz w:val="22"/>
        </w:rPr>
        <w:tab/>
        <w:t xml:space="preserve">Rivero-Arias O, Ouellet M, Gray A, </w:t>
      </w:r>
      <w:r w:rsidRPr="00B54241">
        <w:rPr>
          <w:rFonts w:ascii="Calibri" w:hAnsi="Calibri" w:cs="Calibri"/>
          <w:i/>
          <w:iCs/>
          <w:noProof/>
          <w:sz w:val="22"/>
        </w:rPr>
        <w:t>et al.</w:t>
      </w:r>
      <w:r w:rsidRPr="00B54241">
        <w:rPr>
          <w:rFonts w:ascii="Calibri" w:hAnsi="Calibri" w:cs="Calibri"/>
          <w:noProof/>
          <w:sz w:val="22"/>
        </w:rPr>
        <w:t xml:space="preserve"> Mapping the Modified Rankin Scale (mRS) Measurement into the Generic EuroQol (EQ-5D) Health Outcome. </w:t>
      </w:r>
      <w:r w:rsidRPr="00B54241">
        <w:rPr>
          <w:rFonts w:ascii="Calibri" w:hAnsi="Calibri" w:cs="Calibri"/>
          <w:i/>
          <w:iCs/>
          <w:noProof/>
          <w:sz w:val="22"/>
        </w:rPr>
        <w:t>Medical Decision Making</w:t>
      </w:r>
      <w:r w:rsidRPr="00B54241">
        <w:rPr>
          <w:rFonts w:ascii="Calibri" w:hAnsi="Calibri" w:cs="Calibri"/>
          <w:noProof/>
          <w:sz w:val="22"/>
        </w:rPr>
        <w:t xml:space="preserve"> 2010;</w:t>
      </w:r>
      <w:r w:rsidRPr="00B54241">
        <w:rPr>
          <w:rFonts w:ascii="Calibri" w:hAnsi="Calibri" w:cs="Calibri"/>
          <w:b/>
          <w:bCs/>
          <w:noProof/>
          <w:sz w:val="22"/>
        </w:rPr>
        <w:t>30</w:t>
      </w:r>
      <w:r w:rsidRPr="00B54241">
        <w:rPr>
          <w:rFonts w:ascii="Calibri" w:hAnsi="Calibri" w:cs="Calibri"/>
          <w:noProof/>
          <w:sz w:val="22"/>
        </w:rPr>
        <w:t>:341–5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5 </w:t>
      </w:r>
      <w:r w:rsidRPr="00B54241">
        <w:rPr>
          <w:rFonts w:ascii="Calibri" w:hAnsi="Calibri" w:cs="Calibri"/>
          <w:noProof/>
          <w:sz w:val="22"/>
        </w:rPr>
        <w:tab/>
        <w:t xml:space="preserve">Simpson EL, Stevenson MD, Rawdin A, </w:t>
      </w:r>
      <w:r w:rsidRPr="00B54241">
        <w:rPr>
          <w:rFonts w:ascii="Calibri" w:hAnsi="Calibri" w:cs="Calibri"/>
          <w:i/>
          <w:iCs/>
          <w:noProof/>
          <w:sz w:val="22"/>
        </w:rPr>
        <w:t>et al.</w:t>
      </w:r>
      <w:r w:rsidRPr="00B54241">
        <w:rPr>
          <w:rFonts w:ascii="Calibri" w:hAnsi="Calibri" w:cs="Calibri"/>
          <w:noProof/>
          <w:sz w:val="22"/>
        </w:rPr>
        <w:t xml:space="preserve"> Thrombophilia testing in people with venous thromboembolism: systematic review and cost-effectiveness analysis. </w:t>
      </w:r>
      <w:r w:rsidRPr="00B54241">
        <w:rPr>
          <w:rFonts w:ascii="Calibri" w:hAnsi="Calibri" w:cs="Calibri"/>
          <w:i/>
          <w:iCs/>
          <w:noProof/>
          <w:sz w:val="22"/>
        </w:rPr>
        <w:t>Health Technology Assessment</w:t>
      </w:r>
      <w:r w:rsidRPr="00B54241">
        <w:rPr>
          <w:rFonts w:ascii="Calibri" w:hAnsi="Calibri" w:cs="Calibri"/>
          <w:noProof/>
          <w:sz w:val="22"/>
        </w:rPr>
        <w:t xml:space="preserve"> 2009;</w:t>
      </w:r>
      <w:r w:rsidRPr="00B54241">
        <w:rPr>
          <w:rFonts w:ascii="Calibri" w:hAnsi="Calibri" w:cs="Calibri"/>
          <w:b/>
          <w:bCs/>
          <w:noProof/>
          <w:sz w:val="22"/>
        </w:rPr>
        <w:t>13</w:t>
      </w:r>
      <w:r w:rsidRPr="00B54241">
        <w:rPr>
          <w:rFonts w:ascii="Calibri" w:hAnsi="Calibri" w:cs="Calibri"/>
          <w:noProof/>
          <w:sz w:val="22"/>
        </w:rPr>
        <w:t>. doi:10.3310/hta1302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26 </w:t>
      </w:r>
      <w:r w:rsidRPr="00B54241">
        <w:rPr>
          <w:rFonts w:ascii="Calibri" w:hAnsi="Calibri" w:cs="Calibri"/>
          <w:noProof/>
          <w:sz w:val="22"/>
        </w:rPr>
        <w:tab/>
        <w:t xml:space="preserve">Ara R, Brazier JE. Populating an economic model with health state utility values: moving toward better practice. </w:t>
      </w:r>
      <w:r w:rsidRPr="00B54241">
        <w:rPr>
          <w:rFonts w:ascii="Calibri" w:hAnsi="Calibri" w:cs="Calibri"/>
          <w:i/>
          <w:iCs/>
          <w:noProof/>
          <w:sz w:val="22"/>
        </w:rPr>
        <w:t>Value in health : the journal of the International Society for Pharmacoeconomics and Outcomes Research</w:t>
      </w:r>
      <w:r w:rsidRPr="00B54241">
        <w:rPr>
          <w:rFonts w:ascii="Calibri" w:hAnsi="Calibri" w:cs="Calibri"/>
          <w:noProof/>
          <w:sz w:val="22"/>
        </w:rPr>
        <w:t xml:space="preserve"> 2010;</w:t>
      </w:r>
      <w:r w:rsidRPr="00B54241">
        <w:rPr>
          <w:rFonts w:ascii="Calibri" w:hAnsi="Calibri" w:cs="Calibri"/>
          <w:b/>
          <w:bCs/>
          <w:noProof/>
          <w:sz w:val="22"/>
        </w:rPr>
        <w:t>13</w:t>
      </w:r>
      <w:r w:rsidRPr="00B54241">
        <w:rPr>
          <w:rFonts w:ascii="Calibri" w:hAnsi="Calibri" w:cs="Calibri"/>
          <w:noProof/>
          <w:sz w:val="22"/>
        </w:rPr>
        <w:t>:509–1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7 </w:t>
      </w:r>
      <w:r w:rsidRPr="00B54241">
        <w:rPr>
          <w:rFonts w:ascii="Calibri" w:hAnsi="Calibri" w:cs="Calibri"/>
          <w:noProof/>
          <w:sz w:val="22"/>
        </w:rPr>
        <w:tab/>
        <w:t>NICE. Dabigatran etexilate for the prevention of stroke and systemic embolism in atrial fibrillation: Final appraisal determination. 2011;</w:t>
      </w:r>
      <w:r w:rsidRPr="00B54241">
        <w:rPr>
          <w:rFonts w:ascii="Calibri" w:hAnsi="Calibri" w:cs="Calibri"/>
          <w:b/>
          <w:bCs/>
          <w:noProof/>
          <w:sz w:val="22"/>
        </w:rPr>
        <w:t>2012</w:t>
      </w:r>
      <w:r w:rsidRPr="00B54241">
        <w:rPr>
          <w:rFonts w:ascii="Calibri" w:hAnsi="Calibri" w:cs="Calibri"/>
          <w:noProof/>
          <w:sz w:val="22"/>
        </w:rPr>
        <w:t>.http://www.nice.org.uk/nicemedia/live/12225/56899/56899.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8 </w:t>
      </w:r>
      <w:r w:rsidRPr="00B54241">
        <w:rPr>
          <w:rFonts w:ascii="Calibri" w:hAnsi="Calibri" w:cs="Calibri"/>
          <w:noProof/>
          <w:sz w:val="22"/>
        </w:rPr>
        <w:tab/>
        <w:t>Group LND. A briefing paper on Dabigatran and Rivaroxaban: What we know so far... 2012;</w:t>
      </w:r>
      <w:r w:rsidRPr="00B54241">
        <w:rPr>
          <w:rFonts w:ascii="Calibri" w:hAnsi="Calibri" w:cs="Calibri"/>
          <w:b/>
          <w:bCs/>
          <w:noProof/>
          <w:sz w:val="22"/>
        </w:rPr>
        <w:t>2012</w:t>
      </w:r>
      <w:r w:rsidRPr="00B54241">
        <w:rPr>
          <w:rFonts w:ascii="Calibri" w:hAnsi="Calibri" w:cs="Calibri"/>
          <w:noProof/>
          <w:sz w:val="22"/>
        </w:rPr>
        <w:t>.http://www.nelm.nhs.uk/en/NeLM-Area/Evidence/Drug-Specific-Reviews/A-briefing-paper-on-dabigatran-and-rivaroxaban/</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9 </w:t>
      </w:r>
      <w:r w:rsidRPr="00B54241">
        <w:rPr>
          <w:rFonts w:ascii="Calibri" w:hAnsi="Calibri" w:cs="Calibri"/>
          <w:noProof/>
          <w:sz w:val="22"/>
        </w:rPr>
        <w:tab/>
        <w:t>BNF. Warfarin. 2011;</w:t>
      </w:r>
      <w:r w:rsidRPr="00B54241">
        <w:rPr>
          <w:rFonts w:ascii="Calibri" w:hAnsi="Calibri" w:cs="Calibri"/>
          <w:b/>
          <w:bCs/>
          <w:noProof/>
          <w:sz w:val="22"/>
        </w:rPr>
        <w:t>2012</w:t>
      </w:r>
      <w:r w:rsidRPr="00B54241">
        <w:rPr>
          <w:rFonts w:ascii="Calibri" w:hAnsi="Calibri" w:cs="Calibri"/>
          <w:noProof/>
          <w:sz w:val="22"/>
        </w:rPr>
        <w:t>.https://mail.google.com/mail/u/1/#inbox/134f06255f3f63de</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0 </w:t>
      </w:r>
      <w:r w:rsidRPr="00B54241">
        <w:rPr>
          <w:rFonts w:ascii="Calibri" w:hAnsi="Calibri" w:cs="Calibri"/>
          <w:noProof/>
          <w:sz w:val="22"/>
        </w:rPr>
        <w:tab/>
        <w:t xml:space="preserve">Sandercock P, Berge E, Dennis M, </w:t>
      </w:r>
      <w:r w:rsidRPr="00B54241">
        <w:rPr>
          <w:rFonts w:ascii="Calibri" w:hAnsi="Calibri" w:cs="Calibri"/>
          <w:i/>
          <w:iCs/>
          <w:noProof/>
          <w:sz w:val="22"/>
        </w:rPr>
        <w:t>et al.</w:t>
      </w:r>
      <w:r w:rsidRPr="00B54241">
        <w:rPr>
          <w:rFonts w:ascii="Calibri" w:hAnsi="Calibri" w:cs="Calibri"/>
          <w:noProof/>
          <w:sz w:val="22"/>
        </w:rPr>
        <w:t xml:space="preserve"> A systematic review of the effectiveness, cost-effectiveness and barriers to implementation of thrombolytic and neuroprotective therapy for acute ischaemic stroke in the NHS. </w:t>
      </w:r>
      <w:r w:rsidRPr="00B54241">
        <w:rPr>
          <w:rFonts w:ascii="Calibri" w:hAnsi="Calibri" w:cs="Calibri"/>
          <w:i/>
          <w:iCs/>
          <w:noProof/>
          <w:sz w:val="22"/>
        </w:rPr>
        <w:t>Health Technology Assessment</w:t>
      </w:r>
      <w:r w:rsidRPr="00B54241">
        <w:rPr>
          <w:rFonts w:ascii="Calibri" w:hAnsi="Calibri" w:cs="Calibri"/>
          <w:noProof/>
          <w:sz w:val="22"/>
        </w:rPr>
        <w:t xml:space="preserve"> 2002;</w:t>
      </w:r>
      <w:r w:rsidRPr="00B54241">
        <w:rPr>
          <w:rFonts w:ascii="Calibri" w:hAnsi="Calibri" w:cs="Calibri"/>
          <w:b/>
          <w:bCs/>
          <w:noProof/>
          <w:sz w:val="22"/>
        </w:rPr>
        <w:t>6</w:t>
      </w:r>
      <w:r w:rsidRPr="00B54241">
        <w:rPr>
          <w:rFonts w:ascii="Calibri" w:hAnsi="Calibri" w:cs="Calibri"/>
          <w:noProof/>
          <w:sz w:val="22"/>
        </w:rPr>
        <w:t>.</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1 </w:t>
      </w:r>
      <w:r w:rsidRPr="00B54241">
        <w:rPr>
          <w:rFonts w:ascii="Calibri" w:hAnsi="Calibri" w:cs="Calibri"/>
          <w:noProof/>
          <w:sz w:val="22"/>
        </w:rPr>
        <w:tab/>
        <w:t>NHS. National Stroke Strategy Impact Assessment. 2007;</w:t>
      </w:r>
      <w:r w:rsidRPr="00B54241">
        <w:rPr>
          <w:rFonts w:ascii="Calibri" w:hAnsi="Calibri" w:cs="Calibri"/>
          <w:b/>
          <w:bCs/>
          <w:noProof/>
          <w:sz w:val="22"/>
        </w:rPr>
        <w:t>2012</w:t>
      </w:r>
      <w:r w:rsidRPr="00B54241">
        <w:rPr>
          <w:rFonts w:ascii="Calibri" w:hAnsi="Calibri" w:cs="Calibri"/>
          <w:noProof/>
          <w:sz w:val="22"/>
        </w:rPr>
        <w:t>.http://www.dh.gov.uk/prod_consum_dh/groups/dh_digitalassets/documents/digitalasset/dh_081054.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2 </w:t>
      </w:r>
      <w:r w:rsidRPr="00B54241">
        <w:rPr>
          <w:rFonts w:ascii="Calibri" w:hAnsi="Calibri" w:cs="Calibri"/>
          <w:noProof/>
          <w:sz w:val="22"/>
        </w:rPr>
        <w:tab/>
        <w:t xml:space="preserve">Curtis L. Unit Costs of Health and Social Care 2010. Kent: 2010. </w:t>
      </w:r>
    </w:p>
    <w:p w:rsidR="00834F71" w:rsidRPr="00532F44" w:rsidRDefault="002F05E5" w:rsidP="00B54241">
      <w:pPr>
        <w:pStyle w:val="NormalWeb"/>
        <w:ind w:left="640" w:hanging="640"/>
        <w:divId w:val="29769821"/>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37A851CD" wp14:editId="4F5707EE">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120CC0">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A80926">
        <w:rPr>
          <w:color w:val="auto"/>
        </w:rPr>
        <w:fldChar w:fldCharType="begin"/>
      </w:r>
      <w:r w:rsidR="00A80926">
        <w:rPr>
          <w:color w:val="auto"/>
        </w:rPr>
        <w:instrText xml:space="preserve"> SEQ Table \* ARABIC </w:instrText>
      </w:r>
      <w:r w:rsidR="00A80926">
        <w:rPr>
          <w:color w:val="auto"/>
        </w:rPr>
        <w:fldChar w:fldCharType="separate"/>
      </w:r>
      <w:r w:rsidR="00120CC0">
        <w:rPr>
          <w:noProof/>
          <w:color w:val="auto"/>
        </w:rPr>
        <w:t>1</w:t>
      </w:r>
      <w:r w:rsidR="00A80926">
        <w:rPr>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B54241">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2F05E5" w:rsidRPr="00532F44">
              <w:fldChar w:fldCharType="separate"/>
            </w:r>
            <w:r w:rsidR="00B54241" w:rsidRPr="00B54241">
              <w:rPr>
                <w:noProof/>
              </w:rPr>
              <w:t>[19]</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DF52E6" w:rsidRPr="00DF52E6">
              <w:rPr>
                <w:noProof/>
              </w:rPr>
              <w:t>[6]</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532F44">
              <w:fldChar w:fldCharType="separate"/>
            </w:r>
            <w:r w:rsidR="00DF52E6" w:rsidRPr="00DF52E6">
              <w:rPr>
                <w:noProof/>
              </w:rPr>
              <w:t>[6]</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CD6936" w:rsidRDefault="00CD6936" w:rsidP="00920A0B">
            <w:pPr>
              <w:jc w:val="left"/>
            </w:pPr>
            <w:r>
              <w:t>Annual risks (95% Credible intervals) by CHADS</w:t>
            </w:r>
            <w:r w:rsidRPr="00CD6936">
              <w:rPr>
                <w:vertAlign w:val="subscript"/>
              </w:rPr>
              <w:t>2</w:t>
            </w:r>
            <w:r>
              <w:t xml:space="preserve"> were reported as follows: </w:t>
            </w:r>
          </w:p>
          <w:p w:rsidR="00CD6936" w:rsidRDefault="00CD6936" w:rsidP="00920A0B">
            <w:pPr>
              <w:jc w:val="left"/>
            </w:pPr>
            <w:r>
              <w:t>0.6% (0.5% to 0.7%) for CHADS</w:t>
            </w:r>
            <w:r w:rsidRPr="00CD6936">
              <w:rPr>
                <w:vertAlign w:val="subscript"/>
              </w:rPr>
              <w:t>2</w:t>
            </w:r>
            <w:r>
              <w:t>=0</w:t>
            </w:r>
          </w:p>
          <w:p w:rsidR="00CD6936" w:rsidRDefault="00CD6936" w:rsidP="00920A0B">
            <w:pPr>
              <w:jc w:val="left"/>
            </w:pPr>
            <w:r>
              <w:t>3.0% (2.9% to 3.2%) for CHADS</w:t>
            </w:r>
            <w:r w:rsidRPr="00CD6936">
              <w:rPr>
                <w:vertAlign w:val="subscript"/>
              </w:rPr>
              <w:t>2</w:t>
            </w:r>
            <w:r>
              <w:t>=1</w:t>
            </w:r>
          </w:p>
          <w:p w:rsidR="00CD6936" w:rsidRDefault="00CD6936" w:rsidP="00920A0B">
            <w:pPr>
              <w:jc w:val="left"/>
            </w:pPr>
            <w:r>
              <w:t>4.2% (4.0% to 4.4%) for CHADS</w:t>
            </w:r>
            <w:r w:rsidRPr="00CD6936">
              <w:rPr>
                <w:vertAlign w:val="subscript"/>
              </w:rPr>
              <w:t>2</w:t>
            </w:r>
            <w:r>
              <w:t>=2</w:t>
            </w:r>
          </w:p>
          <w:p w:rsidR="00CD6936" w:rsidRDefault="00CD6936" w:rsidP="00920A0B">
            <w:pPr>
              <w:jc w:val="left"/>
            </w:pPr>
            <w:r>
              <w:t>7.1% (6.7% to 7.5%) for CHADS</w:t>
            </w:r>
            <w:r w:rsidRPr="00CD6936">
              <w:rPr>
                <w:vertAlign w:val="subscript"/>
              </w:rPr>
              <w:t>2</w:t>
            </w:r>
            <w:r>
              <w:t>=3</w:t>
            </w:r>
          </w:p>
          <w:p w:rsidR="00E5262E" w:rsidRPr="00532F44" w:rsidRDefault="00CD6936" w:rsidP="00920A0B">
            <w:pPr>
              <w:jc w:val="left"/>
            </w:pPr>
            <w:r>
              <w:t>11.1% (10.4% to 11.8%) for CHADS</w:t>
            </w:r>
            <w:r w:rsidRPr="00CD6936">
              <w:rPr>
                <w:vertAlign w:val="subscript"/>
              </w:rPr>
              <w:t>2</w:t>
            </w:r>
            <w:r>
              <w:t>=4</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B54241">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002F05E5" w:rsidRPr="00532F44">
              <w:fldChar w:fldCharType="separate"/>
            </w:r>
            <w:r w:rsidR="00B54241" w:rsidRPr="00B54241">
              <w:rPr>
                <w:noProof/>
              </w:rPr>
              <w:t>[21]</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3A1166" w:rsidP="00920A0B">
            <w:pPr>
              <w:jc w:val="left"/>
            </w:pPr>
            <w:r>
              <w:t xml:space="preserve">In the initial study four out of 50 patients with identified LA ABN had a stroke. This was used to produce a mean stroke rate of 8.0% and bootstrapped 95% </w:t>
            </w:r>
            <w:proofErr w:type="spellStart"/>
            <w:r>
              <w:t>CrIs</w:t>
            </w:r>
            <w:proofErr w:type="spellEnd"/>
            <w:r>
              <w:t xml:space="preserve"> of 7.2% to 8.2%</w:t>
            </w:r>
          </w:p>
        </w:tc>
        <w:tc>
          <w:tcPr>
            <w:tcW w:w="3969" w:type="dxa"/>
          </w:tcPr>
          <w:p w:rsidR="00E5262E" w:rsidRPr="00532F44" w:rsidRDefault="003A1166" w:rsidP="003A1166">
            <w:r>
              <w:t>Stroke Prevention 1988</w:t>
            </w:r>
            <w:r w:rsidR="00E5262E" w:rsidRPr="00532F44">
              <w:t xml:space="preserve"> </w:t>
            </w:r>
            <w:r w:rsidR="002F05E5" w:rsidRPr="00532F44">
              <w:fldChar w:fldCharType="begin" w:fldLock="1"/>
            </w:r>
            <w:r w:rsidR="00B5424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002F05E5" w:rsidRPr="00532F44">
              <w:fldChar w:fldCharType="separate"/>
            </w:r>
            <w:r w:rsidR="00DF52E6" w:rsidRPr="00DF52E6">
              <w:rPr>
                <w:noProof/>
              </w:rPr>
              <w:t>[5]</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3A1166" w:rsidRPr="00532F44" w:rsidRDefault="00E5262E" w:rsidP="00920A0B">
            <w:r w:rsidRPr="00532F44">
              <w:t xml:space="preserve">Relative risk (RR) of stroke in patients receiving </w:t>
            </w:r>
            <w:proofErr w:type="spellStart"/>
            <w:r w:rsidRPr="00532F44">
              <w:t>dabigatran</w:t>
            </w:r>
            <w:proofErr w:type="spellEnd"/>
            <w:r w:rsidR="003A1166">
              <w:t>.</w:t>
            </w:r>
          </w:p>
        </w:tc>
        <w:tc>
          <w:tcPr>
            <w:tcW w:w="4299" w:type="dxa"/>
          </w:tcPr>
          <w:p w:rsidR="003A1166" w:rsidRDefault="00E5262E" w:rsidP="00920A0B">
            <w:pPr>
              <w:jc w:val="left"/>
              <w:rPr>
                <w:lang w:val="en-GB"/>
              </w:rPr>
            </w:pPr>
            <w:r w:rsidRPr="00532F44">
              <w:t xml:space="preserve">Indirect comparison simulation </w:t>
            </w:r>
            <w:r w:rsidRPr="003A1166">
              <w:t>approach</w:t>
            </w:r>
            <w:r w:rsidR="003A1166">
              <w:t>.</w:t>
            </w:r>
            <w:r w:rsidR="003A1166" w:rsidRPr="003A1166">
              <w:rPr>
                <w:rFonts w:ascii="Times New Roman" w:eastAsia="Times New Roman" w:hAnsi="Times New Roman"/>
                <w:sz w:val="22"/>
                <w:szCs w:val="22"/>
                <w:lang w:val="en-GB" w:eastAsia="en-GB"/>
              </w:rPr>
              <w:t xml:space="preserve"> </w:t>
            </w:r>
            <w:r w:rsidR="003A1166">
              <w:rPr>
                <w:lang w:val="en-GB"/>
              </w:rPr>
              <w:t xml:space="preserve">One thousand </w:t>
            </w:r>
            <w:r w:rsidR="003A1166" w:rsidRPr="003A1166">
              <w:rPr>
                <w:lang w:val="en-GB"/>
              </w:rPr>
              <w:t xml:space="preserve">simulated values </w:t>
            </w:r>
            <w:r w:rsidR="003A1166">
              <w:rPr>
                <w:lang w:val="en-GB"/>
              </w:rPr>
              <w:t xml:space="preserve">from a lognormal distribution representing the RR of warfarin compared with placebo were multiplied by 1000 simulated values from a lognormal distribution </w:t>
            </w:r>
            <w:r w:rsidR="003A1166">
              <w:rPr>
                <w:lang w:val="en-GB"/>
              </w:rPr>
              <w:lastRenderedPageBreak/>
              <w:t xml:space="preserve">comparing </w:t>
            </w:r>
            <w:proofErr w:type="spellStart"/>
            <w:r w:rsidR="003A1166">
              <w:rPr>
                <w:lang w:val="en-GB"/>
              </w:rPr>
              <w:t>dabigatran</w:t>
            </w:r>
            <w:proofErr w:type="spellEnd"/>
            <w:r w:rsidR="003A1166">
              <w:rPr>
                <w:lang w:val="en-GB"/>
              </w:rPr>
              <w:t xml:space="preserve"> with warfarin, to produce 1000 estimates of the RR of </w:t>
            </w:r>
            <w:proofErr w:type="spellStart"/>
            <w:r w:rsidR="003A1166">
              <w:rPr>
                <w:lang w:val="en-GB"/>
              </w:rPr>
              <w:t>dabigatran</w:t>
            </w:r>
            <w:proofErr w:type="spellEnd"/>
            <w:r w:rsidR="003A1166">
              <w:rPr>
                <w:lang w:val="en-GB"/>
              </w:rPr>
              <w:t xml:space="preserve"> compared with placebo. Mean RRs and 95% CIs/</w:t>
            </w:r>
            <w:proofErr w:type="spellStart"/>
            <w:r w:rsidR="003A1166">
              <w:rPr>
                <w:lang w:val="en-GB"/>
              </w:rPr>
              <w:t>CrIs</w:t>
            </w:r>
            <w:proofErr w:type="spellEnd"/>
            <w:r w:rsidR="003A1166">
              <w:rPr>
                <w:lang w:val="en-GB"/>
              </w:rPr>
              <w:t xml:space="preserve"> are shown below: </w:t>
            </w:r>
          </w:p>
          <w:p w:rsidR="003A1166" w:rsidRDefault="004C3BA6" w:rsidP="00920A0B">
            <w:pPr>
              <w:jc w:val="left"/>
              <w:rPr>
                <w:lang w:val="en-GB"/>
              </w:rPr>
            </w:pPr>
            <w:r>
              <w:rPr>
                <w:lang w:val="en-GB"/>
              </w:rPr>
              <w:t xml:space="preserve">Reported </w:t>
            </w:r>
            <w:r w:rsidR="003A1166">
              <w:rPr>
                <w:lang w:val="en-GB"/>
              </w:rPr>
              <w:t>RR warfarin vs. placebo: 0.33 (0.24 to 0.45)</w:t>
            </w:r>
          </w:p>
          <w:p w:rsidR="003A1166" w:rsidRDefault="004C3BA6" w:rsidP="00920A0B">
            <w:pPr>
              <w:jc w:val="left"/>
              <w:rPr>
                <w:lang w:val="en-GB"/>
              </w:rPr>
            </w:pPr>
            <w:r>
              <w:rPr>
                <w:lang w:val="en-GB"/>
              </w:rPr>
              <w:t xml:space="preserve">Reported </w:t>
            </w:r>
            <w:r w:rsidR="003A1166">
              <w:rPr>
                <w:lang w:val="en-GB"/>
              </w:rPr>
              <w:t xml:space="preserve">RR </w:t>
            </w:r>
            <w:proofErr w:type="spellStart"/>
            <w:r w:rsidR="003A1166">
              <w:rPr>
                <w:lang w:val="en-GB"/>
              </w:rPr>
              <w:t>dabigatran</w:t>
            </w:r>
            <w:proofErr w:type="spellEnd"/>
            <w:r w:rsidR="003A1166">
              <w:rPr>
                <w:lang w:val="en-GB"/>
              </w:rPr>
              <w:t xml:space="preserve"> vs. warfarin: 0.66 (0.53 to 0.82)</w:t>
            </w:r>
          </w:p>
          <w:p w:rsidR="00E5262E" w:rsidRPr="004C3BA6" w:rsidRDefault="004C3BA6" w:rsidP="00920A0B">
            <w:pPr>
              <w:jc w:val="left"/>
              <w:rPr>
                <w:lang w:val="en-GB"/>
              </w:rPr>
            </w:pPr>
            <w:r>
              <w:rPr>
                <w:lang w:val="en-GB"/>
              </w:rPr>
              <w:t xml:space="preserve">Derived </w:t>
            </w:r>
            <w:r w:rsidR="003A1166">
              <w:rPr>
                <w:lang w:val="en-GB"/>
              </w:rPr>
              <w:t xml:space="preserve">RR </w:t>
            </w:r>
            <w:proofErr w:type="spellStart"/>
            <w:r w:rsidR="003A1166">
              <w:rPr>
                <w:lang w:val="en-GB"/>
              </w:rPr>
              <w:t>dabigatran</w:t>
            </w:r>
            <w:proofErr w:type="spellEnd"/>
            <w:r w:rsidR="003A1166">
              <w:rPr>
                <w:lang w:val="en-GB"/>
              </w:rPr>
              <w:t xml:space="preserve"> vs. placebo: </w:t>
            </w:r>
            <w:r>
              <w:rPr>
                <w:lang w:val="en-GB"/>
              </w:rPr>
              <w:t>0.22 (0.15 to 0.32)</w:t>
            </w:r>
          </w:p>
        </w:tc>
        <w:tc>
          <w:tcPr>
            <w:tcW w:w="3969" w:type="dxa"/>
          </w:tcPr>
          <w:p w:rsidR="00E5262E" w:rsidRPr="00532F44" w:rsidRDefault="00E5262E" w:rsidP="00920A0B">
            <w:r w:rsidRPr="00532F44">
              <w:lastRenderedPageBreak/>
              <w:t xml:space="preserve">Lip et al 2006 for RR of warfarin compared with placebo </w:t>
            </w:r>
            <w:r w:rsidR="002F05E5" w:rsidRPr="00532F44">
              <w:fldChar w:fldCharType="begin" w:fldLock="1"/>
            </w:r>
            <w:r w:rsidR="00B54241">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2F05E5" w:rsidRPr="00532F44">
              <w:fldChar w:fldCharType="separate"/>
            </w:r>
            <w:r w:rsidR="00B54241" w:rsidRPr="00B54241">
              <w:rPr>
                <w:noProof/>
              </w:rPr>
              <w:t>[22]</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2F05E5" w:rsidRPr="00532F44">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002F05E5" w:rsidRPr="00532F44">
              <w:fldChar w:fldCharType="separate"/>
            </w:r>
            <w:r w:rsidR="00B54241" w:rsidRPr="00B54241">
              <w:rPr>
                <w:noProof/>
              </w:rPr>
              <w:t>[15]</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Default="00E5262E" w:rsidP="00B92B64">
            <w:pPr>
              <w:jc w:val="left"/>
            </w:pPr>
            <w:r w:rsidRPr="00532F44">
              <w:t>St</w:t>
            </w:r>
            <w:r w:rsidR="003762FF">
              <w:t>r</w:t>
            </w:r>
            <w:r w:rsidRPr="00532F44">
              <w:t>atified by age. Credible interval calculated using simulation approach</w:t>
            </w:r>
            <w:r w:rsidR="00B92B64">
              <w:t xml:space="preserve">. Annual risk reported separately for people under 75 years, and people aged 75 years or older. Credible intervals were calculated by assuming sample sizes of 3618 for people aged </w:t>
            </w:r>
            <w:proofErr w:type="gramStart"/>
            <w:r w:rsidR="00B92B64">
              <w:t>under</w:t>
            </w:r>
            <w:proofErr w:type="gramEnd"/>
            <w:r w:rsidR="00B92B64">
              <w:t xml:space="preserve"> 75 years and 2419 for people aged 75 years or older, then sampling repeatedly and taking the values 2.5% and 97.5% of the way along the distributions. The central estimates (95% </w:t>
            </w:r>
            <w:proofErr w:type="spellStart"/>
            <w:r w:rsidR="00B92B64">
              <w:t>CrIs</w:t>
            </w:r>
            <w:proofErr w:type="spellEnd"/>
            <w:r w:rsidR="00B92B64">
              <w:t>) are as follows:</w:t>
            </w:r>
          </w:p>
          <w:p w:rsidR="00B92B64" w:rsidRDefault="00B92B64" w:rsidP="00B92B64">
            <w:pPr>
              <w:jc w:val="left"/>
            </w:pPr>
            <w:r>
              <w:t>Under 75: 2.1% (1.7 to 2.6%)</w:t>
            </w:r>
          </w:p>
          <w:p w:rsidR="00B92B64" w:rsidRPr="00532F44" w:rsidRDefault="00B92B64" w:rsidP="00B92B64">
            <w:pPr>
              <w:jc w:val="left"/>
            </w:pPr>
            <w:r>
              <w:t>75 and older: 5.1% (4.2% to 6.0%)</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002F05E5" w:rsidRPr="00532F44">
              <w:fldChar w:fldCharType="separate"/>
            </w:r>
            <w:r w:rsidR="00B54241" w:rsidRPr="00B54241">
              <w:rPr>
                <w:noProof/>
              </w:rPr>
              <w:t>[15]</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4C3BA6" w:rsidRDefault="004C3BA6" w:rsidP="00920A0B">
            <w:pPr>
              <w:jc w:val="left"/>
              <w:rPr>
                <w:lang w:val="en-GB"/>
              </w:rPr>
            </w:pPr>
            <w:r>
              <w:rPr>
                <w:lang w:val="en-GB"/>
              </w:rPr>
              <w:t>Reported RR warfarin vs. placebo: 0.33 (0.24 to 0.45)</w:t>
            </w:r>
          </w:p>
        </w:tc>
        <w:tc>
          <w:tcPr>
            <w:tcW w:w="3969" w:type="dxa"/>
          </w:tcPr>
          <w:p w:rsidR="00ED28B9" w:rsidRPr="00532F44" w:rsidRDefault="00F82325" w:rsidP="00F82325">
            <w:r w:rsidRPr="00532F44">
              <w:t xml:space="preserve">Lip et al 2006 </w:t>
            </w:r>
            <w:r w:rsidRPr="00532F44">
              <w:fldChar w:fldCharType="begin" w:fldLock="1"/>
            </w:r>
            <w:r w:rsidR="00B54241">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00B54241" w:rsidRPr="00B54241">
              <w:rPr>
                <w:noProof/>
              </w:rPr>
              <w:t>[22]</w:t>
            </w:r>
            <w:r w:rsidRPr="00532F44">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Pr="00532F44" w:rsidRDefault="00B92B64" w:rsidP="00920A0B">
            <w:r>
              <w:t>Annual major bleeding risk for patients receiving warfarin</w:t>
            </w:r>
          </w:p>
        </w:tc>
        <w:tc>
          <w:tcPr>
            <w:tcW w:w="4299" w:type="dxa"/>
          </w:tcPr>
          <w:p w:rsidR="00B92B64" w:rsidRDefault="00B92B64" w:rsidP="00770134">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B92B64" w:rsidRDefault="00B92B64" w:rsidP="00770134">
            <w:pPr>
              <w:jc w:val="left"/>
            </w:pPr>
            <w:r>
              <w:t>Under 75: 3.4% (2.5 to 3.6%)</w:t>
            </w:r>
          </w:p>
          <w:p w:rsidR="00B92B64" w:rsidRPr="00532F44" w:rsidRDefault="00B92B64" w:rsidP="00B92B64">
            <w:pPr>
              <w:jc w:val="left"/>
            </w:pPr>
            <w:r>
              <w:t>75 and older: 4.4% (3.6% to 5.2%)</w:t>
            </w:r>
          </w:p>
        </w:tc>
        <w:tc>
          <w:tcPr>
            <w:tcW w:w="3969" w:type="dxa"/>
          </w:tcPr>
          <w:p w:rsidR="00B92B64" w:rsidRPr="00532F44" w:rsidRDefault="00B92B64" w:rsidP="00FF7CB5">
            <w:proofErr w:type="spellStart"/>
            <w:r w:rsidRPr="00532F44">
              <w:t>Eikelboom</w:t>
            </w:r>
            <w:proofErr w:type="spellEnd"/>
            <w:r w:rsidRPr="00532F44">
              <w:t xml:space="preserve"> et al 2011 </w:t>
            </w:r>
            <w:r w:rsidRPr="00532F44">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00B54241" w:rsidRPr="00B54241">
              <w:rPr>
                <w:noProof/>
              </w:rPr>
              <w:t>[15]</w:t>
            </w:r>
            <w:r w:rsidRPr="00532F44">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Default="00B92B64" w:rsidP="00920A0B">
            <w:r>
              <w:t xml:space="preserve">Relative risk (RR) of stroke in patients receiving </w:t>
            </w:r>
            <w:proofErr w:type="spellStart"/>
            <w:r>
              <w:t>rivaroxaban</w:t>
            </w:r>
            <w:proofErr w:type="spellEnd"/>
          </w:p>
        </w:tc>
        <w:tc>
          <w:tcPr>
            <w:tcW w:w="4299" w:type="dxa"/>
          </w:tcPr>
          <w:p w:rsidR="00B92B64" w:rsidRDefault="00B92B64" w:rsidP="004C3BA6">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B92B64" w:rsidRDefault="00B92B64" w:rsidP="004C3BA6">
            <w:pPr>
              <w:jc w:val="left"/>
              <w:rPr>
                <w:lang w:val="en-GB"/>
              </w:rPr>
            </w:pPr>
            <w:r>
              <w:rPr>
                <w:lang w:val="en-GB"/>
              </w:rPr>
              <w:t>Reported RR warfarin vs. placebo: 0.33 (0.24 to 0.45)</w:t>
            </w:r>
          </w:p>
          <w:p w:rsidR="00B92B64" w:rsidRDefault="00B92B64" w:rsidP="004C3BA6">
            <w:pPr>
              <w:jc w:val="left"/>
              <w:rPr>
                <w:lang w:val="en-GB"/>
              </w:rPr>
            </w:pPr>
            <w:r>
              <w:rPr>
                <w:lang w:val="en-GB"/>
              </w:rPr>
              <w:t xml:space="preserve">Reported RR </w:t>
            </w:r>
            <w:proofErr w:type="spellStart"/>
            <w:r>
              <w:rPr>
                <w:lang w:val="en-GB"/>
              </w:rPr>
              <w:t>Rivaroxaban</w:t>
            </w:r>
            <w:proofErr w:type="spellEnd"/>
            <w:r>
              <w:rPr>
                <w:lang w:val="en-GB"/>
              </w:rPr>
              <w:t xml:space="preserve">  vs. warfarin: 0.88 (0.74 </w:t>
            </w:r>
            <w:r>
              <w:rPr>
                <w:lang w:val="en-GB"/>
              </w:rPr>
              <w:lastRenderedPageBreak/>
              <w:t>to 1.03)</w:t>
            </w:r>
          </w:p>
          <w:p w:rsidR="00B92B64" w:rsidRPr="00532F44" w:rsidRDefault="00B92B64" w:rsidP="004C3BA6">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B92B64" w:rsidRDefault="00B92B64" w:rsidP="004C3BA6">
            <w:r w:rsidRPr="00532F44">
              <w:lastRenderedPageBreak/>
              <w:t xml:space="preserve">Lip et al 2006 for RR of warfarin compared with placebo </w:t>
            </w:r>
            <w:r w:rsidRPr="00532F44">
              <w:fldChar w:fldCharType="begin" w:fldLock="1"/>
            </w:r>
            <w:r w:rsidR="00B54241">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00B54241" w:rsidRPr="00B54241">
              <w:rPr>
                <w:noProof/>
              </w:rPr>
              <w:t>[22]</w:t>
            </w:r>
            <w:r w:rsidRPr="00532F44">
              <w:fldChar w:fldCharType="end"/>
            </w:r>
          </w:p>
          <w:p w:rsidR="00B92B64" w:rsidRPr="00532F44" w:rsidRDefault="00B92B64" w:rsidP="00FF7CB5">
            <w:r>
              <w:t xml:space="preserve">Patel et al 2011 for RR of </w:t>
            </w:r>
            <w:proofErr w:type="spellStart"/>
            <w:r>
              <w:t>rivaroxaban</w:t>
            </w:r>
            <w:proofErr w:type="spellEnd"/>
            <w:r>
              <w:t xml:space="preserve"> compared with warfarin </w:t>
            </w:r>
            <w:r>
              <w:fldChar w:fldCharType="begin" w:fldLock="1"/>
            </w:r>
            <w:r w:rsidR="00B54241">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00B54241" w:rsidRPr="00B54241">
              <w:rPr>
                <w:noProof/>
              </w:rPr>
              <w:t>[23]</w:t>
            </w:r>
            <w:r>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Default="00B92B64" w:rsidP="00920A0B">
            <w:r>
              <w:t xml:space="preserve">Annual major bleeding risk for patients receiving </w:t>
            </w:r>
            <w:proofErr w:type="spellStart"/>
            <w:r>
              <w:t>rivaroxaban</w:t>
            </w:r>
            <w:proofErr w:type="spellEnd"/>
          </w:p>
        </w:tc>
        <w:tc>
          <w:tcPr>
            <w:tcW w:w="4299" w:type="dxa"/>
          </w:tcPr>
          <w:p w:rsidR="00B92B64" w:rsidRDefault="00B92B64" w:rsidP="00B92B64">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B92B64" w:rsidRDefault="00B92B64" w:rsidP="00B92B64">
            <w:pPr>
              <w:jc w:val="left"/>
            </w:pPr>
            <w:r>
              <w:t>Under 75: 3.2% (2.5% to 4.0%)</w:t>
            </w:r>
          </w:p>
          <w:p w:rsidR="00B92B64" w:rsidRPr="00532F44" w:rsidRDefault="00B92B64" w:rsidP="00B92B64">
            <w:pPr>
              <w:jc w:val="left"/>
            </w:pPr>
            <w:r>
              <w:t>75 or older: 4.6% (3.6% to 5.7%)</w:t>
            </w:r>
          </w:p>
        </w:tc>
        <w:tc>
          <w:tcPr>
            <w:tcW w:w="3969" w:type="dxa"/>
          </w:tcPr>
          <w:p w:rsidR="00B92B64" w:rsidRDefault="00B92B64" w:rsidP="00FF7CB5">
            <w:proofErr w:type="spellStart"/>
            <w:r w:rsidRPr="00532F44">
              <w:t>Eikelboom</w:t>
            </w:r>
            <w:proofErr w:type="spellEnd"/>
            <w:r w:rsidRPr="00532F44">
              <w:t xml:space="preserve"> et al 2011 </w:t>
            </w:r>
            <w:r w:rsidRPr="00532F44">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00B54241" w:rsidRPr="00B54241">
              <w:rPr>
                <w:noProof/>
              </w:rPr>
              <w:t>[15]</w:t>
            </w:r>
            <w:r w:rsidRPr="00532F44">
              <w:fldChar w:fldCharType="end"/>
            </w:r>
          </w:p>
          <w:p w:rsidR="00B92B64" w:rsidRPr="00532F44" w:rsidRDefault="00B92B64" w:rsidP="00FF7CB5">
            <w:r>
              <w:t xml:space="preserve">Patel et al 2011 </w:t>
            </w:r>
            <w:r>
              <w:fldChar w:fldCharType="begin" w:fldLock="1"/>
            </w:r>
            <w:r w:rsidR="00B54241">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00B54241" w:rsidRPr="00B54241">
              <w:rPr>
                <w:noProof/>
              </w:rPr>
              <w:t>[23]</w:t>
            </w:r>
            <w:r>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Pr="00532F44" w:rsidRDefault="00B92B64" w:rsidP="00920A0B">
            <w:r w:rsidRPr="00532F44">
              <w:t>Outcome following stroke</w:t>
            </w:r>
          </w:p>
        </w:tc>
        <w:tc>
          <w:tcPr>
            <w:tcW w:w="4299" w:type="dxa"/>
          </w:tcPr>
          <w:p w:rsidR="00B92B64" w:rsidRDefault="00B92B64" w:rsidP="00920A0B">
            <w:pPr>
              <w:jc w:val="left"/>
            </w:pPr>
            <w:r w:rsidRPr="00532F44">
              <w:t>Simulation &amp; mapping based approach</w:t>
            </w:r>
            <w:r w:rsidR="00737173">
              <w:t xml:space="preserve"> described in an upcoming report. </w:t>
            </w:r>
          </w:p>
          <w:p w:rsidR="00737173" w:rsidRPr="00532F44" w:rsidRDefault="00737173" w:rsidP="00920A0B">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stroke was estimated to be 0.19 (0.16 to 0.23).</w:t>
            </w:r>
          </w:p>
        </w:tc>
        <w:tc>
          <w:tcPr>
            <w:tcW w:w="3969" w:type="dxa"/>
          </w:tcPr>
          <w:p w:rsidR="00B92B64" w:rsidRPr="00532F44" w:rsidRDefault="00B92B64"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B5424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00B54241" w:rsidRPr="00B54241">
              <w:rPr>
                <w:noProof/>
              </w:rPr>
              <w:t>[24]</w:t>
            </w:r>
            <w:r w:rsidRPr="00532F44">
              <w:fldChar w:fldCharType="end"/>
            </w:r>
            <w:r w:rsidRPr="00532F44">
              <w:t xml:space="preserve"> </w:t>
            </w:r>
          </w:p>
        </w:tc>
      </w:tr>
      <w:tr w:rsidR="00B92B64" w:rsidRPr="00532F44" w:rsidTr="003225C4">
        <w:trPr>
          <w:divId w:val="1548566716"/>
          <w:trHeight w:val="109"/>
        </w:trPr>
        <w:tc>
          <w:tcPr>
            <w:tcW w:w="1951" w:type="dxa"/>
            <w:vMerge/>
          </w:tcPr>
          <w:p w:rsidR="00B92B64" w:rsidRPr="00532F44" w:rsidRDefault="00B92B64" w:rsidP="00920A0B">
            <w:pPr>
              <w:rPr>
                <w:b/>
              </w:rPr>
            </w:pPr>
          </w:p>
        </w:tc>
        <w:tc>
          <w:tcPr>
            <w:tcW w:w="3497" w:type="dxa"/>
          </w:tcPr>
          <w:p w:rsidR="00B92B64" w:rsidRPr="00532F44" w:rsidRDefault="00B92B64" w:rsidP="00920A0B">
            <w:r w:rsidRPr="00532F44">
              <w:t>Outcome following a major bleeding event</w:t>
            </w:r>
          </w:p>
        </w:tc>
        <w:tc>
          <w:tcPr>
            <w:tcW w:w="4299" w:type="dxa"/>
          </w:tcPr>
          <w:p w:rsidR="00B92B64" w:rsidRPr="00532F44" w:rsidRDefault="00B92B64" w:rsidP="00920A0B">
            <w:pPr>
              <w:jc w:val="left"/>
            </w:pPr>
            <w:r w:rsidRPr="00532F44">
              <w:t>Previous estimates</w:t>
            </w:r>
          </w:p>
        </w:tc>
        <w:tc>
          <w:tcPr>
            <w:tcW w:w="3969" w:type="dxa"/>
          </w:tcPr>
          <w:p w:rsidR="00B92B64" w:rsidRPr="00532F44" w:rsidRDefault="00B92B64" w:rsidP="00920A0B">
            <w:r w:rsidRPr="00532F44">
              <w:t xml:space="preserve"> Simpson et al 2010 </w:t>
            </w:r>
            <w:r w:rsidRPr="00532F44">
              <w:fldChar w:fldCharType="begin" w:fldLock="1"/>
            </w:r>
            <w:r w:rsidR="00B54241">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00B54241" w:rsidRPr="00B54241">
              <w:rPr>
                <w:noProof/>
              </w:rPr>
              <w:t>[25]</w:t>
            </w:r>
            <w:r w:rsidRPr="00532F44">
              <w:fldChar w:fldCharType="end"/>
            </w:r>
          </w:p>
        </w:tc>
      </w:tr>
      <w:tr w:rsidR="00B92B64" w:rsidRPr="00532F44" w:rsidTr="003225C4">
        <w:trPr>
          <w:divId w:val="1548566716"/>
          <w:trHeight w:val="612"/>
        </w:trPr>
        <w:tc>
          <w:tcPr>
            <w:tcW w:w="1951" w:type="dxa"/>
            <w:vMerge w:val="restart"/>
          </w:tcPr>
          <w:p w:rsidR="00B92B64" w:rsidRPr="00532F44" w:rsidRDefault="00B92B64" w:rsidP="00920A0B">
            <w:pPr>
              <w:rPr>
                <w:b/>
              </w:rPr>
            </w:pPr>
            <w:r w:rsidRPr="00532F44">
              <w:rPr>
                <w:b/>
              </w:rPr>
              <w:t>Utilities</w:t>
            </w:r>
          </w:p>
        </w:tc>
        <w:tc>
          <w:tcPr>
            <w:tcW w:w="3497" w:type="dxa"/>
          </w:tcPr>
          <w:p w:rsidR="00B92B64" w:rsidRPr="00532F44" w:rsidRDefault="00B92B64" w:rsidP="00920A0B">
            <w:r w:rsidRPr="00532F44">
              <w:t>Baseline utilities by age and gender</w:t>
            </w:r>
          </w:p>
        </w:tc>
        <w:tc>
          <w:tcPr>
            <w:tcW w:w="4299" w:type="dxa"/>
          </w:tcPr>
          <w:p w:rsidR="00B92B64" w:rsidRPr="00532F44" w:rsidRDefault="00B92B64" w:rsidP="00920A0B">
            <w:r w:rsidRPr="00532F44">
              <w:t>Regression based approach</w:t>
            </w:r>
            <w:r w:rsidR="00737173">
              <w:t>, described in full in the reference.</w:t>
            </w:r>
            <w:r w:rsidR="000701BC">
              <w:t xml:space="preserve"> </w:t>
            </w:r>
            <w:proofErr w:type="spellStart"/>
            <w:r w:rsidR="000701BC">
              <w:t>HRQoL</w:t>
            </w:r>
            <w:proofErr w:type="spellEnd"/>
            <w:r w:rsidR="000701BC">
              <w:t xml:space="preserve"> is estimated as a function </w:t>
            </w:r>
            <w:r w:rsidR="000701BC">
              <w:lastRenderedPageBreak/>
              <w:t>of age and gender, using the equation for the general population.</w:t>
            </w:r>
          </w:p>
        </w:tc>
        <w:tc>
          <w:tcPr>
            <w:tcW w:w="3969" w:type="dxa"/>
          </w:tcPr>
          <w:p w:rsidR="00B92B64" w:rsidRPr="00532F44" w:rsidRDefault="00B92B64" w:rsidP="00920A0B">
            <w:proofErr w:type="spellStart"/>
            <w:r w:rsidRPr="00532F44">
              <w:lastRenderedPageBreak/>
              <w:t>Ara</w:t>
            </w:r>
            <w:proofErr w:type="spellEnd"/>
            <w:r w:rsidRPr="00532F44">
              <w:t xml:space="preserve"> et al 2010 </w:t>
            </w:r>
            <w:r w:rsidRPr="00532F44">
              <w:fldChar w:fldCharType="begin" w:fldLock="1"/>
            </w:r>
            <w:r w:rsidR="00B54241">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00B54241" w:rsidRPr="00B54241">
              <w:rPr>
                <w:noProof/>
              </w:rPr>
              <w:t>[26]</w:t>
            </w:r>
            <w:r w:rsidRPr="00532F44">
              <w:fldChar w:fldCharType="end"/>
            </w:r>
          </w:p>
          <w:p w:rsidR="00B92B64" w:rsidRPr="00532F44" w:rsidRDefault="00B92B64" w:rsidP="00920A0B"/>
        </w:tc>
      </w:tr>
      <w:tr w:rsidR="00B92B64" w:rsidRPr="00532F44" w:rsidTr="003225C4">
        <w:trPr>
          <w:divId w:val="1548566716"/>
          <w:trHeight w:val="122"/>
        </w:trPr>
        <w:tc>
          <w:tcPr>
            <w:tcW w:w="1951" w:type="dxa"/>
            <w:vMerge/>
          </w:tcPr>
          <w:p w:rsidR="00B92B64" w:rsidRPr="00532F44" w:rsidRDefault="00B92B64" w:rsidP="00920A0B"/>
        </w:tc>
        <w:tc>
          <w:tcPr>
            <w:tcW w:w="3497" w:type="dxa"/>
          </w:tcPr>
          <w:p w:rsidR="00B92B64" w:rsidRPr="00532F44" w:rsidRDefault="00B92B64" w:rsidP="00920A0B">
            <w:r w:rsidRPr="00532F44">
              <w:t>Utility multiplier following stroke, utility multiplier following major non-fatal intracranial bleed</w:t>
            </w:r>
          </w:p>
        </w:tc>
        <w:tc>
          <w:tcPr>
            <w:tcW w:w="4299" w:type="dxa"/>
          </w:tcPr>
          <w:p w:rsidR="00737173" w:rsidRDefault="00737173" w:rsidP="00737173">
            <w:pPr>
              <w:jc w:val="left"/>
            </w:pPr>
            <w:r w:rsidRPr="00532F44">
              <w:t>Simulation &amp; mapping based approach</w:t>
            </w:r>
            <w:r>
              <w:t xml:space="preserve"> described in an upcoming report. </w:t>
            </w:r>
          </w:p>
          <w:p w:rsidR="00B92B64" w:rsidRPr="00532F44" w:rsidRDefault="00737173" w:rsidP="00737173">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B92B64" w:rsidRPr="00532F44" w:rsidRDefault="00B92B64" w:rsidP="00920A0B">
            <w:r w:rsidRPr="00532F44">
              <w:t xml:space="preserve">Method described in report results published in </w:t>
            </w:r>
          </w:p>
          <w:p w:rsidR="00B92B64" w:rsidRPr="00532F44" w:rsidRDefault="00B92B64" w:rsidP="00920A0B">
            <w:proofErr w:type="spellStart"/>
            <w:r w:rsidRPr="00532F44">
              <w:t>Rivero</w:t>
            </w:r>
            <w:proofErr w:type="spellEnd"/>
            <w:r w:rsidRPr="00532F44">
              <w:t xml:space="preserve">-Arias et al 2010 </w:t>
            </w:r>
            <w:r w:rsidRPr="00532F44">
              <w:fldChar w:fldCharType="begin" w:fldLock="1"/>
            </w:r>
            <w:r w:rsidR="00B5424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00B54241" w:rsidRPr="00B54241">
              <w:rPr>
                <w:noProof/>
              </w:rPr>
              <w:t>[24]</w:t>
            </w:r>
            <w:r w:rsidRPr="00532F44">
              <w:fldChar w:fldCharType="end"/>
            </w:r>
          </w:p>
        </w:tc>
      </w:tr>
      <w:tr w:rsidR="00B92B64" w:rsidRPr="00532F44" w:rsidTr="003225C4">
        <w:trPr>
          <w:divId w:val="1548566716"/>
          <w:trHeight w:val="304"/>
        </w:trPr>
        <w:tc>
          <w:tcPr>
            <w:tcW w:w="1951" w:type="dxa"/>
            <w:vMerge w:val="restart"/>
          </w:tcPr>
          <w:p w:rsidR="00B92B64" w:rsidRPr="00532F44" w:rsidRDefault="00B92B64" w:rsidP="00920A0B">
            <w:pPr>
              <w:rPr>
                <w:b/>
              </w:rPr>
            </w:pPr>
            <w:r w:rsidRPr="00532F44">
              <w:rPr>
                <w:b/>
              </w:rPr>
              <w:t>Costs</w:t>
            </w:r>
          </w:p>
        </w:tc>
        <w:tc>
          <w:tcPr>
            <w:tcW w:w="3497" w:type="dxa"/>
          </w:tcPr>
          <w:p w:rsidR="00B92B64" w:rsidRPr="00532F44" w:rsidRDefault="00B92B64" w:rsidP="00920A0B">
            <w:r w:rsidRPr="00532F44">
              <w:t xml:space="preserve">Annual cost of </w:t>
            </w:r>
            <w:proofErr w:type="spellStart"/>
            <w:r w:rsidRPr="00532F44">
              <w:t>dabigatran</w:t>
            </w:r>
            <w:proofErr w:type="spellEnd"/>
          </w:p>
        </w:tc>
        <w:tc>
          <w:tcPr>
            <w:tcW w:w="4299" w:type="dxa"/>
          </w:tcPr>
          <w:p w:rsidR="00B92B64" w:rsidRPr="00532F44" w:rsidRDefault="00B92B64" w:rsidP="00621BC9">
            <w:r w:rsidRPr="00532F44">
              <w:t>£</w:t>
            </w:r>
            <w:r>
              <w:t>920</w:t>
            </w:r>
            <w:r w:rsidR="00737173">
              <w:t>. A fixed cost was assumed.</w:t>
            </w:r>
          </w:p>
        </w:tc>
        <w:tc>
          <w:tcPr>
            <w:tcW w:w="3969" w:type="dxa"/>
          </w:tcPr>
          <w:p w:rsidR="00B92B64" w:rsidRPr="00532F44" w:rsidRDefault="00B92B64" w:rsidP="003225C4">
            <w:r w:rsidRPr="00532F44">
              <w:t xml:space="preserve">NICE FAD, 2011   </w:t>
            </w:r>
            <w:r w:rsidRPr="00532F44">
              <w:fldChar w:fldCharType="begin" w:fldLock="1"/>
            </w:r>
            <w:r w:rsidR="00B54241">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00B54241" w:rsidRPr="00B54241">
              <w:rPr>
                <w:noProof/>
              </w:rPr>
              <w:t>[27]</w:t>
            </w:r>
            <w:r w:rsidRPr="00532F44">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532F44" w:rsidRDefault="00B92B64" w:rsidP="00920A0B">
            <w:r>
              <w:t xml:space="preserve">Annual cost of </w:t>
            </w:r>
            <w:proofErr w:type="spellStart"/>
            <w:r>
              <w:t>rivaroxaban</w:t>
            </w:r>
            <w:proofErr w:type="spellEnd"/>
          </w:p>
        </w:tc>
        <w:tc>
          <w:tcPr>
            <w:tcW w:w="4299" w:type="dxa"/>
          </w:tcPr>
          <w:p w:rsidR="00B92B64" w:rsidRPr="00532F44" w:rsidRDefault="00B92B64" w:rsidP="00920A0B">
            <w:r>
              <w:t>£767</w:t>
            </w:r>
            <w:r w:rsidR="00737173">
              <w:t>. A fixed cost was assumed.</w:t>
            </w:r>
          </w:p>
        </w:tc>
        <w:tc>
          <w:tcPr>
            <w:tcW w:w="3969" w:type="dxa"/>
          </w:tcPr>
          <w:p w:rsidR="00B92B64" w:rsidRPr="00532F44" w:rsidRDefault="00B92B64" w:rsidP="003225C4">
            <w:r>
              <w:t xml:space="preserve">London New Drugs Group </w:t>
            </w:r>
            <w:r>
              <w:fldChar w:fldCharType="begin" w:fldLock="1"/>
            </w:r>
            <w:r w:rsidR="00B54241">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00B54241" w:rsidRPr="00B54241">
              <w:rPr>
                <w:noProof/>
              </w:rPr>
              <w:t>[28]</w:t>
            </w:r>
            <w:r>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Default="00B92B64" w:rsidP="00920A0B">
            <w:r>
              <w:t>Annual cost of warfarin</w:t>
            </w:r>
          </w:p>
        </w:tc>
        <w:tc>
          <w:tcPr>
            <w:tcW w:w="4299" w:type="dxa"/>
          </w:tcPr>
          <w:p w:rsidR="00B92B64" w:rsidRDefault="00B92B64" w:rsidP="00920A0B">
            <w:r>
              <w:t>£252 to £259 including monitoring costs</w:t>
            </w:r>
            <w:r w:rsidR="00737173">
              <w:t>. A uniform distribution was assumed.</w:t>
            </w:r>
          </w:p>
        </w:tc>
        <w:tc>
          <w:tcPr>
            <w:tcW w:w="3969" w:type="dxa"/>
          </w:tcPr>
          <w:p w:rsidR="00B92B64" w:rsidRPr="00532F44" w:rsidRDefault="00B92B64" w:rsidP="003225C4">
            <w:r>
              <w:t xml:space="preserve">BNF </w:t>
            </w:r>
            <w:r>
              <w:fldChar w:fldCharType="begin" w:fldLock="1"/>
            </w:r>
            <w:r w:rsidR="00B54241">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00B54241" w:rsidRPr="00B54241">
              <w:rPr>
                <w:noProof/>
              </w:rPr>
              <w:t>[29]</w:t>
            </w:r>
            <w:r>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621BC9" w:rsidRDefault="00B92B64" w:rsidP="00B13ECE">
            <w:r w:rsidRPr="00621BC9">
              <w:t>Cost of TTE</w:t>
            </w:r>
          </w:p>
        </w:tc>
        <w:tc>
          <w:tcPr>
            <w:tcW w:w="4299" w:type="dxa"/>
          </w:tcPr>
          <w:p w:rsidR="00B92B64" w:rsidRPr="00532F44" w:rsidRDefault="00B92B64" w:rsidP="00B13ECE">
            <w:r w:rsidRPr="00532F44">
              <w:t>£66</w:t>
            </w:r>
          </w:p>
        </w:tc>
        <w:tc>
          <w:tcPr>
            <w:tcW w:w="3969" w:type="dxa"/>
          </w:tcPr>
          <w:p w:rsidR="00B92B64" w:rsidRPr="00532F44" w:rsidRDefault="00B92B64" w:rsidP="00B13ECE">
            <w:r w:rsidRPr="00532F44">
              <w:t xml:space="preserve">NHS Reference Costs </w:t>
            </w:r>
            <w:r>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fldChar w:fldCharType="separate"/>
            </w:r>
            <w:r w:rsidR="00B54241" w:rsidRPr="00B54241">
              <w:rPr>
                <w:noProof/>
              </w:rPr>
              <w:t>[20]</w:t>
            </w:r>
            <w:r>
              <w:fldChar w:fldCharType="end"/>
            </w:r>
          </w:p>
        </w:tc>
      </w:tr>
      <w:tr w:rsidR="00B92B64" w:rsidRPr="00532F44" w:rsidTr="003225C4">
        <w:trPr>
          <w:divId w:val="1548566716"/>
          <w:trHeight w:val="399"/>
        </w:trPr>
        <w:tc>
          <w:tcPr>
            <w:tcW w:w="1951" w:type="dxa"/>
            <w:vMerge/>
          </w:tcPr>
          <w:p w:rsidR="00B92B64" w:rsidRPr="00532F44" w:rsidRDefault="00B92B64" w:rsidP="00920A0B"/>
        </w:tc>
        <w:tc>
          <w:tcPr>
            <w:tcW w:w="3497" w:type="dxa"/>
          </w:tcPr>
          <w:p w:rsidR="00B92B64" w:rsidRPr="00532F44" w:rsidRDefault="00B92B64" w:rsidP="00920A0B">
            <w:r w:rsidRPr="00532F44">
              <w:t>Cost of death due to stroke</w:t>
            </w:r>
          </w:p>
        </w:tc>
        <w:tc>
          <w:tcPr>
            <w:tcW w:w="4299" w:type="dxa"/>
          </w:tcPr>
          <w:p w:rsidR="00B92B64" w:rsidRPr="00532F44" w:rsidRDefault="00B92B64" w:rsidP="00920A0B">
            <w:r w:rsidRPr="00532F44">
              <w:t xml:space="preserve">£7,019 (95% </w:t>
            </w:r>
            <w:proofErr w:type="spellStart"/>
            <w:r w:rsidRPr="00532F44">
              <w:t>CrI</w:t>
            </w:r>
            <w:proofErr w:type="spellEnd"/>
            <w:r w:rsidRPr="00532F44">
              <w:t xml:space="preserve"> £6,975 to £7,064)</w:t>
            </w:r>
          </w:p>
        </w:tc>
        <w:tc>
          <w:tcPr>
            <w:tcW w:w="3969" w:type="dxa"/>
          </w:tcPr>
          <w:p w:rsidR="00B92B64" w:rsidRPr="00532F44" w:rsidRDefault="00B92B64" w:rsidP="003225C4">
            <w:proofErr w:type="spellStart"/>
            <w:r w:rsidRPr="00532F44">
              <w:t>Sandercock</w:t>
            </w:r>
            <w:proofErr w:type="spellEnd"/>
            <w:r w:rsidRPr="00532F44">
              <w:t xml:space="preserve"> et al 2002 </w:t>
            </w:r>
            <w:r w:rsidRPr="00532F44">
              <w:fldChar w:fldCharType="begin" w:fldLock="1"/>
            </w:r>
            <w:r w:rsidR="00B54241">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00B54241" w:rsidRPr="00B54241">
              <w:rPr>
                <w:noProof/>
              </w:rPr>
              <w:t>[30]</w:t>
            </w:r>
            <w:r w:rsidRPr="00532F44">
              <w:fldChar w:fldCharType="end"/>
            </w:r>
          </w:p>
        </w:tc>
      </w:tr>
      <w:tr w:rsidR="00B92B64" w:rsidRPr="00532F44" w:rsidTr="00CF20FA">
        <w:trPr>
          <w:divId w:val="1548566716"/>
          <w:trHeight w:val="699"/>
        </w:trPr>
        <w:tc>
          <w:tcPr>
            <w:tcW w:w="1951" w:type="dxa"/>
            <w:vMerge/>
          </w:tcPr>
          <w:p w:rsidR="00B92B64" w:rsidRPr="00532F44" w:rsidRDefault="00B92B64" w:rsidP="00920A0B"/>
        </w:tc>
        <w:tc>
          <w:tcPr>
            <w:tcW w:w="3497" w:type="dxa"/>
          </w:tcPr>
          <w:p w:rsidR="00B92B64" w:rsidRPr="00532F44" w:rsidRDefault="00B92B64" w:rsidP="00920A0B">
            <w:r w:rsidRPr="00532F44">
              <w:t>Costs in stroke survivors</w:t>
            </w:r>
          </w:p>
        </w:tc>
        <w:tc>
          <w:tcPr>
            <w:tcW w:w="4299" w:type="dxa"/>
          </w:tcPr>
          <w:p w:rsidR="00CF20FA" w:rsidRDefault="00B92B64" w:rsidP="00CF20FA">
            <w:r w:rsidRPr="00532F44">
              <w:t xml:space="preserve">Various. Differing according to dependent and independent states. Subdivided into </w:t>
            </w:r>
            <w:r w:rsidR="00CF20FA">
              <w:t xml:space="preserve">one-off </w:t>
            </w:r>
            <w:r w:rsidRPr="00532F44">
              <w:t>and continuing costs</w:t>
            </w:r>
            <w:r w:rsidR="00CF20FA">
              <w:t xml:space="preserve">. Estimates (95% </w:t>
            </w:r>
            <w:proofErr w:type="spellStart"/>
            <w:r w:rsidR="00CF20FA">
              <w:t>CrIs</w:t>
            </w:r>
            <w:proofErr w:type="spellEnd"/>
            <w:r w:rsidR="00CF20FA">
              <w:t>) are as follows:</w:t>
            </w:r>
          </w:p>
          <w:p w:rsidR="00CF20FA" w:rsidRDefault="00CF20FA" w:rsidP="00CF20FA">
            <w:r>
              <w:t>Dependent stroke, one-off costs: £2830 (£2708 to £2952)</w:t>
            </w:r>
          </w:p>
          <w:p w:rsidR="00CF20FA" w:rsidRDefault="00CF20FA" w:rsidP="00CF20FA">
            <w:r>
              <w:t>Dependent stroke, continuing annual cost: £6386 (£5749 to £7023)</w:t>
            </w:r>
          </w:p>
          <w:p w:rsidR="00CF20FA" w:rsidRDefault="00CF20FA" w:rsidP="00CF20FA">
            <w:r>
              <w:t>Independent stroke, one-off costs: £542 (£513 to £571)</w:t>
            </w:r>
          </w:p>
          <w:p w:rsidR="00B92B64" w:rsidRPr="00532F44" w:rsidRDefault="00CF20FA" w:rsidP="00CF20FA">
            <w:r>
              <w:lastRenderedPageBreak/>
              <w:t>Independent stroke, continuing annual cost: £3195 (£2871 to £3518)</w:t>
            </w:r>
          </w:p>
        </w:tc>
        <w:tc>
          <w:tcPr>
            <w:tcW w:w="3969" w:type="dxa"/>
          </w:tcPr>
          <w:p w:rsidR="00B92B64" w:rsidRPr="00532F44" w:rsidRDefault="00B92B64" w:rsidP="00920A0B">
            <w:r w:rsidRPr="00532F44">
              <w:lastRenderedPageBreak/>
              <w:t xml:space="preserve">NHS Reference Costs </w:t>
            </w:r>
            <w:r w:rsidRPr="00532F44">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00B54241" w:rsidRPr="00B54241">
              <w:rPr>
                <w:noProof/>
              </w:rPr>
              <w:t>[20]</w:t>
            </w:r>
            <w:r w:rsidRPr="00532F44">
              <w:fldChar w:fldCharType="end"/>
            </w:r>
          </w:p>
          <w:p w:rsidR="00B92B64" w:rsidRPr="00532F44" w:rsidRDefault="00B92B64" w:rsidP="00920A0B">
            <w:r w:rsidRPr="00532F44">
              <w:t xml:space="preserve">NHS Stroke Strategy Impact Assessment  </w:t>
            </w:r>
            <w:r w:rsidRPr="00532F44">
              <w:fldChar w:fldCharType="begin" w:fldLock="1"/>
            </w:r>
            <w:r w:rsidR="00B54241">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00B54241" w:rsidRPr="00B54241">
              <w:rPr>
                <w:noProof/>
              </w:rPr>
              <w:t>[31]</w:t>
            </w:r>
            <w:r w:rsidRPr="00532F44">
              <w:fldChar w:fldCharType="end"/>
            </w:r>
          </w:p>
          <w:p w:rsidR="00B92B64" w:rsidRPr="00532F44" w:rsidRDefault="00B92B64" w:rsidP="003225C4">
            <w:r w:rsidRPr="00532F44">
              <w:t xml:space="preserve">Unit Costs of Health and Social Care 2010 </w:t>
            </w:r>
            <w:r w:rsidRPr="00532F44">
              <w:fldChar w:fldCharType="begin" w:fldLock="1"/>
            </w:r>
            <w:r w:rsidR="00B54241">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00B54241" w:rsidRPr="00B54241">
              <w:rPr>
                <w:noProof/>
              </w:rPr>
              <w:t>[32]</w:t>
            </w:r>
            <w:r w:rsidRPr="00532F44">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532F44" w:rsidRDefault="00B92B64" w:rsidP="00920A0B">
            <w:r w:rsidRPr="00532F44">
              <w:t>Costs of fatal bleed</w:t>
            </w:r>
          </w:p>
        </w:tc>
        <w:tc>
          <w:tcPr>
            <w:tcW w:w="8268" w:type="dxa"/>
            <w:gridSpan w:val="2"/>
          </w:tcPr>
          <w:p w:rsidR="00B92B64" w:rsidRPr="00532F44" w:rsidRDefault="00B92B64" w:rsidP="00920A0B">
            <w:r w:rsidRPr="00532F44">
              <w:t>Assumed identical to costs of death due to stroke</w:t>
            </w:r>
          </w:p>
        </w:tc>
      </w:tr>
      <w:tr w:rsidR="00B92B64" w:rsidRPr="00532F44" w:rsidTr="003225C4">
        <w:trPr>
          <w:divId w:val="1548566716"/>
          <w:trHeight w:val="122"/>
        </w:trPr>
        <w:tc>
          <w:tcPr>
            <w:tcW w:w="1951" w:type="dxa"/>
            <w:vMerge/>
          </w:tcPr>
          <w:p w:rsidR="00B92B64" w:rsidRPr="00532F44" w:rsidRDefault="00B92B64" w:rsidP="00920A0B"/>
        </w:tc>
        <w:tc>
          <w:tcPr>
            <w:tcW w:w="3497" w:type="dxa"/>
          </w:tcPr>
          <w:p w:rsidR="00B92B64" w:rsidRPr="00532F44" w:rsidRDefault="00B92B64" w:rsidP="00920A0B">
            <w:r w:rsidRPr="00532F44">
              <w:t>Costs of nonfatal bleed</w:t>
            </w:r>
          </w:p>
        </w:tc>
        <w:tc>
          <w:tcPr>
            <w:tcW w:w="4299" w:type="dxa"/>
          </w:tcPr>
          <w:p w:rsidR="00B92B64" w:rsidRDefault="00CF20FA" w:rsidP="00CF20FA">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CF20FA" w:rsidRDefault="00CF20FA" w:rsidP="00CF20FA">
            <w:pPr>
              <w:jc w:val="left"/>
            </w:pPr>
            <w:r>
              <w:t xml:space="preserve">For IC bleeds, the costs depended on the Glasgow Outcome Scale (GOS) level of disability that they cause, from GOS 2 (most severe) to GOS 5 (least severe). </w:t>
            </w:r>
          </w:p>
          <w:p w:rsidR="00CF20FA" w:rsidRDefault="00CF20FA" w:rsidP="00CF20FA">
            <w:pPr>
              <w:jc w:val="left"/>
            </w:pPr>
            <w:r>
              <w:t xml:space="preserve">The one-off costs (95% </w:t>
            </w:r>
            <w:proofErr w:type="spellStart"/>
            <w:r>
              <w:t>CrIs</w:t>
            </w:r>
            <w:proofErr w:type="spellEnd"/>
            <w:r>
              <w:t>) used were as follows:</w:t>
            </w:r>
          </w:p>
          <w:p w:rsidR="00CF20FA" w:rsidRDefault="00CF20FA" w:rsidP="00CF20FA">
            <w:pPr>
              <w:jc w:val="left"/>
            </w:pPr>
            <w:r>
              <w:t>GOS 2: £46785 (£40895 to £53250)</w:t>
            </w:r>
          </w:p>
          <w:p w:rsidR="00CF20FA" w:rsidRDefault="00CF20FA" w:rsidP="00CF20FA">
            <w:pPr>
              <w:jc w:val="left"/>
            </w:pPr>
            <w:r>
              <w:t>GOS 3: £10096 (£8849 to £11363)</w:t>
            </w:r>
          </w:p>
          <w:p w:rsidR="00CF20FA" w:rsidRDefault="00CF20FA" w:rsidP="00CF20FA">
            <w:pPr>
              <w:jc w:val="left"/>
            </w:pPr>
            <w:r>
              <w:t>GOS 4: £27419 (£22582 to £32964)</w:t>
            </w:r>
          </w:p>
          <w:p w:rsidR="00CF20FA" w:rsidRDefault="00CF20FA" w:rsidP="00CF20FA">
            <w:pPr>
              <w:jc w:val="left"/>
            </w:pPr>
            <w:r>
              <w:t>GOS 5: £1261 (£1211 to £1309)</w:t>
            </w:r>
          </w:p>
          <w:p w:rsidR="00CF20FA" w:rsidRDefault="00CF20FA" w:rsidP="00CF20FA">
            <w:pPr>
              <w:jc w:val="left"/>
            </w:pPr>
          </w:p>
          <w:p w:rsidR="00CF20FA" w:rsidRDefault="00CF20FA" w:rsidP="00CF20FA">
            <w:pPr>
              <w:jc w:val="left"/>
            </w:pPr>
            <w:r>
              <w:t xml:space="preserve">GOS 4 and GOS 5 states were assumed not to have ongoing costs. The ongoing annual costs (95% </w:t>
            </w:r>
            <w:proofErr w:type="spellStart"/>
            <w:r>
              <w:t>CrIs</w:t>
            </w:r>
            <w:proofErr w:type="spellEnd"/>
            <w:r>
              <w:t>) of the other states were as follows:</w:t>
            </w:r>
          </w:p>
          <w:p w:rsidR="00CF20FA" w:rsidRDefault="00CF20FA" w:rsidP="00CF20FA">
            <w:pPr>
              <w:jc w:val="left"/>
            </w:pPr>
            <w:r>
              <w:t>GOS 2: £50047 (£49645 to £50343)</w:t>
            </w:r>
          </w:p>
          <w:p w:rsidR="00CF20FA" w:rsidRPr="00532F44" w:rsidRDefault="00CF20FA" w:rsidP="00CF20FA">
            <w:pPr>
              <w:jc w:val="left"/>
            </w:pPr>
            <w:r>
              <w:t>GOS 3: £33949 (£33843 to £33969)</w:t>
            </w:r>
          </w:p>
        </w:tc>
        <w:tc>
          <w:tcPr>
            <w:tcW w:w="3969" w:type="dxa"/>
          </w:tcPr>
          <w:p w:rsidR="00B92B64" w:rsidRPr="00532F44" w:rsidRDefault="00B92B64" w:rsidP="00920A0B">
            <w:pPr>
              <w:keepNext/>
            </w:pPr>
            <w:r w:rsidRPr="00532F44">
              <w:t xml:space="preserve">NHS Reference Costs </w:t>
            </w:r>
            <w:r w:rsidRPr="00532F44">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00B54241" w:rsidRPr="00B54241">
              <w:rPr>
                <w:noProof/>
              </w:rPr>
              <w:t>[20]</w:t>
            </w:r>
            <w:r w:rsidRPr="00532F44">
              <w:fldChar w:fldCharType="end"/>
            </w:r>
          </w:p>
          <w:p w:rsidR="00B92B64" w:rsidRPr="00532F44" w:rsidRDefault="00B92B64"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t xml:space="preserve">Table </w:t>
      </w:r>
      <w:r w:rsidR="00A80926">
        <w:rPr>
          <w:color w:val="auto"/>
        </w:rPr>
        <w:fldChar w:fldCharType="begin"/>
      </w:r>
      <w:r w:rsidR="00A80926">
        <w:rPr>
          <w:color w:val="auto"/>
        </w:rPr>
        <w:instrText xml:space="preserve"> SEQ Table \* ARABIC </w:instrText>
      </w:r>
      <w:r w:rsidR="00A80926">
        <w:rPr>
          <w:color w:val="auto"/>
        </w:rPr>
        <w:fldChar w:fldCharType="separate"/>
      </w:r>
      <w:r w:rsidR="007946CB">
        <w:rPr>
          <w:noProof/>
          <w:color w:val="auto"/>
        </w:rPr>
        <w:t>2</w:t>
      </w:r>
      <w:r w:rsidR="00A80926">
        <w:rPr>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10111"/>
      </w:tblGrid>
      <w:tr w:rsidR="007946CB" w:rsidRPr="0031099C" w:rsidTr="00A517ED">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7946CB" w:rsidRPr="0031099C" w:rsidTr="00A517ED">
              <w:tc>
                <w:tcPr>
                  <w:tcW w:w="1806" w:type="dxa"/>
                  <w:tcBorders>
                    <w:top w:val="single" w:sz="4" w:space="0" w:color="auto"/>
                    <w:left w:val="single" w:sz="4" w:space="0" w:color="auto"/>
                    <w:bottom w:val="single" w:sz="4" w:space="0" w:color="auto"/>
                    <w:right w:val="single" w:sz="4" w:space="0" w:color="auto"/>
                  </w:tcBorders>
                </w:tcPr>
                <w:p w:rsidR="007946CB" w:rsidRPr="0031099C" w:rsidRDefault="007946CB" w:rsidP="00A517ED">
                  <w:pPr>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7946CB" w:rsidRPr="0031099C" w:rsidRDefault="007946CB" w:rsidP="00A517E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jc w:val="center"/>
                    <w:rPr>
                      <w:rFonts w:ascii="Times New Roman" w:eastAsia="Times New Roman" w:hAnsi="Times New Roman"/>
                      <w:b/>
                      <w:i/>
                    </w:rPr>
                  </w:pPr>
                  <w:r w:rsidRPr="0031099C">
                    <w:rPr>
                      <w:b/>
                      <w:i/>
                    </w:rPr>
                    <w:t>Average Number of Events</w:t>
                  </w:r>
                </w:p>
              </w:tc>
            </w:tr>
            <w:tr w:rsidR="007946CB" w:rsidRPr="0031099C" w:rsidTr="00A517ED">
              <w:tc>
                <w:tcPr>
                  <w:tcW w:w="1806"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NICH</w:t>
                  </w:r>
                </w:p>
              </w:tc>
            </w:tr>
            <w:tr w:rsidR="007946CB" w:rsidRPr="0031099C" w:rsidTr="00A517ED">
              <w:tc>
                <w:tcPr>
                  <w:tcW w:w="1806"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52</w:t>
                  </w:r>
                </w:p>
              </w:tc>
            </w:tr>
            <w:tr w:rsidR="007946CB" w:rsidRPr="0031099C" w:rsidTr="00A517ED">
              <w:tc>
                <w:tcPr>
                  <w:tcW w:w="1806"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keepNext/>
                    <w:jc w:val="right"/>
                    <w:rPr>
                      <w:rFonts w:ascii="Times New Roman" w:eastAsia="Times New Roman" w:hAnsi="Times New Roman"/>
                    </w:rPr>
                  </w:pPr>
                  <w:r w:rsidRPr="0031099C">
                    <w:t>0.079</w:t>
                  </w:r>
                </w:p>
              </w:tc>
            </w:tr>
          </w:tbl>
          <w:p w:rsidR="007946CB" w:rsidRPr="0031099C" w:rsidRDefault="007946CB" w:rsidP="00A517ED">
            <w:pPr>
              <w:pStyle w:val="Caption"/>
              <w:rPr>
                <w:color w:val="auto"/>
              </w:rPr>
            </w:pPr>
          </w:p>
        </w:tc>
      </w:tr>
      <w:tr w:rsidR="007946CB" w:rsidRPr="0031099C" w:rsidTr="00A517ED">
        <w:tc>
          <w:tcPr>
            <w:tcW w:w="10111" w:type="dxa"/>
          </w:tcPr>
          <w:p w:rsidR="007946CB" w:rsidRPr="0031099C" w:rsidRDefault="007946CB" w:rsidP="00A517ED">
            <w:pPr>
              <w:pStyle w:val="ListParagraph"/>
              <w:numPr>
                <w:ilvl w:val="0"/>
                <w:numId w:val="19"/>
              </w:numPr>
              <w:spacing w:line="240" w:lineRule="auto"/>
              <w:jc w:val="left"/>
            </w:pPr>
            <w:r w:rsidRPr="0031099C">
              <w:t>warfarin</w:t>
            </w:r>
          </w:p>
        </w:tc>
      </w:tr>
      <w:tr w:rsidR="007946CB" w:rsidRPr="0031099C" w:rsidTr="00A517ED">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7946CB" w:rsidRPr="0031099C" w:rsidTr="00A517ED">
              <w:tc>
                <w:tcPr>
                  <w:tcW w:w="1809" w:type="dxa"/>
                  <w:tcBorders>
                    <w:top w:val="single" w:sz="4" w:space="0" w:color="auto"/>
                    <w:left w:val="single" w:sz="4" w:space="0" w:color="auto"/>
                    <w:bottom w:val="single" w:sz="4" w:space="0" w:color="auto"/>
                    <w:right w:val="single" w:sz="4" w:space="0" w:color="auto"/>
                  </w:tcBorders>
                </w:tcPr>
                <w:p w:rsidR="007946CB" w:rsidRPr="0031099C" w:rsidRDefault="007946CB" w:rsidP="00A517E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7946CB" w:rsidRPr="0031099C" w:rsidRDefault="007946CB" w:rsidP="00A517E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jc w:val="center"/>
                    <w:rPr>
                      <w:rFonts w:ascii="Times New Roman" w:eastAsia="Times New Roman" w:hAnsi="Times New Roman"/>
                      <w:b/>
                      <w:i/>
                    </w:rPr>
                  </w:pPr>
                  <w:r w:rsidRPr="0031099C">
                    <w:rPr>
                      <w:b/>
                      <w:i/>
                    </w:rPr>
                    <w:t>Average Number of Events</w:t>
                  </w:r>
                </w:p>
              </w:tc>
            </w:tr>
            <w:tr w:rsidR="007946CB" w:rsidRPr="0031099C" w:rsidTr="00A517ED">
              <w:tc>
                <w:tcPr>
                  <w:tcW w:w="1809"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NICH</w:t>
                  </w:r>
                </w:p>
              </w:tc>
            </w:tr>
            <w:tr w:rsidR="007946CB" w:rsidRPr="0031099C" w:rsidTr="00A517ED">
              <w:tc>
                <w:tcPr>
                  <w:tcW w:w="1809"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66</w:t>
                  </w:r>
                </w:p>
              </w:tc>
            </w:tr>
            <w:tr w:rsidR="007946CB" w:rsidRPr="0031099C" w:rsidTr="00A517ED">
              <w:tc>
                <w:tcPr>
                  <w:tcW w:w="1809"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96</w:t>
                  </w:r>
                </w:p>
              </w:tc>
            </w:tr>
          </w:tbl>
          <w:p w:rsidR="007946CB" w:rsidRPr="0031099C" w:rsidRDefault="007946CB" w:rsidP="00A517ED"/>
        </w:tc>
      </w:tr>
      <w:tr w:rsidR="007946CB" w:rsidRPr="0031099C" w:rsidTr="00A517ED">
        <w:tc>
          <w:tcPr>
            <w:tcW w:w="10111" w:type="dxa"/>
          </w:tcPr>
          <w:p w:rsidR="007946CB" w:rsidRPr="0031099C" w:rsidRDefault="007946CB" w:rsidP="00A517ED">
            <w:pPr>
              <w:pStyle w:val="ListParagraph"/>
              <w:numPr>
                <w:ilvl w:val="0"/>
                <w:numId w:val="19"/>
              </w:numPr>
              <w:spacing w:line="240" w:lineRule="auto"/>
              <w:jc w:val="left"/>
            </w:pPr>
            <w:proofErr w:type="spellStart"/>
            <w:r w:rsidRPr="0031099C">
              <w:t>rivaroxaban</w:t>
            </w:r>
            <w:proofErr w:type="spellEnd"/>
          </w:p>
        </w:tc>
      </w:tr>
      <w:tr w:rsidR="007946CB" w:rsidRPr="0031099C" w:rsidTr="00A517ED">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7946CB" w:rsidRPr="0031099C" w:rsidTr="00A517ED">
              <w:tc>
                <w:tcPr>
                  <w:tcW w:w="1807" w:type="dxa"/>
                  <w:tcBorders>
                    <w:top w:val="single" w:sz="4" w:space="0" w:color="auto"/>
                    <w:left w:val="single" w:sz="4" w:space="0" w:color="auto"/>
                    <w:bottom w:val="single" w:sz="4" w:space="0" w:color="auto"/>
                    <w:right w:val="single" w:sz="4" w:space="0" w:color="auto"/>
                  </w:tcBorders>
                </w:tcPr>
                <w:p w:rsidR="007946CB" w:rsidRPr="0031099C" w:rsidRDefault="007946CB" w:rsidP="00A517E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7946CB" w:rsidRPr="0031099C" w:rsidRDefault="007946CB" w:rsidP="00A517E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jc w:val="center"/>
                    <w:rPr>
                      <w:rFonts w:ascii="Times New Roman" w:eastAsia="Times New Roman" w:hAnsi="Times New Roman"/>
                      <w:b/>
                      <w:i/>
                    </w:rPr>
                  </w:pPr>
                  <w:r w:rsidRPr="0031099C">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jc w:val="center"/>
                    <w:rPr>
                      <w:rFonts w:ascii="Times New Roman" w:eastAsia="Times New Roman" w:hAnsi="Times New Roman"/>
                      <w:b/>
                      <w:i/>
                    </w:rPr>
                  </w:pPr>
                  <w:r w:rsidRPr="0031099C">
                    <w:rPr>
                      <w:b/>
                      <w:i/>
                    </w:rPr>
                    <w:t>Average Number of Events</w:t>
                  </w:r>
                </w:p>
              </w:tc>
            </w:tr>
            <w:tr w:rsidR="007946CB" w:rsidRPr="0031099C" w:rsidTr="00A517ED">
              <w:tc>
                <w:tcPr>
                  <w:tcW w:w="180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NICH</w:t>
                  </w:r>
                </w:p>
              </w:tc>
            </w:tr>
            <w:tr w:rsidR="007946CB" w:rsidRPr="0031099C" w:rsidTr="00A517ED">
              <w:tc>
                <w:tcPr>
                  <w:tcW w:w="180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66</w:t>
                  </w:r>
                </w:p>
              </w:tc>
            </w:tr>
            <w:tr w:rsidR="007946CB" w:rsidRPr="0031099C" w:rsidTr="00A517ED">
              <w:tc>
                <w:tcPr>
                  <w:tcW w:w="180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A517ED">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A517ED">
                  <w:pPr>
                    <w:jc w:val="right"/>
                    <w:rPr>
                      <w:rFonts w:ascii="Times New Roman" w:eastAsia="Times New Roman" w:hAnsi="Times New Roman"/>
                    </w:rPr>
                  </w:pPr>
                  <w:r w:rsidRPr="0031099C">
                    <w:t>0.097</w:t>
                  </w:r>
                </w:p>
              </w:tc>
            </w:tr>
          </w:tbl>
          <w:p w:rsidR="007946CB" w:rsidRPr="0031099C" w:rsidRDefault="007946CB" w:rsidP="00A517ED"/>
        </w:tc>
      </w:tr>
      <w:tr w:rsidR="007946CB" w:rsidRPr="0031099C" w:rsidTr="00A517ED">
        <w:tc>
          <w:tcPr>
            <w:tcW w:w="10111" w:type="dxa"/>
          </w:tcPr>
          <w:p w:rsidR="007946CB" w:rsidRPr="0031099C" w:rsidRDefault="007946CB" w:rsidP="00A517ED">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7" w:name="_Ref349291846"/>
      <w:bookmarkStart w:id="8" w:name="_Ref349294513"/>
      <w:r w:rsidRPr="00F309FB">
        <w:rPr>
          <w:color w:val="auto"/>
        </w:rPr>
        <w:t xml:space="preserve">Table </w:t>
      </w:r>
      <w:r w:rsidRPr="00F309FB">
        <w:rPr>
          <w:color w:val="auto"/>
        </w:rPr>
        <w:fldChar w:fldCharType="begin"/>
      </w:r>
      <w:r w:rsidRPr="00F309FB">
        <w:rPr>
          <w:color w:val="auto"/>
        </w:rPr>
        <w:instrText xml:space="preserve"> SEQ Table \* ARABIC </w:instrText>
      </w:r>
      <w:r w:rsidRPr="00F309FB">
        <w:rPr>
          <w:color w:val="auto"/>
        </w:rPr>
        <w:fldChar w:fldCharType="separate"/>
      </w:r>
      <w:r>
        <w:rPr>
          <w:noProof/>
          <w:color w:val="auto"/>
        </w:rPr>
        <w:t>3</w:t>
      </w:r>
      <w:r w:rsidRPr="00F309FB">
        <w:rPr>
          <w:color w:val="auto"/>
        </w:rPr>
        <w:fldChar w:fldCharType="end"/>
      </w:r>
      <w:bookmarkEnd w:id="7"/>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8"/>
    </w:p>
    <w:p w:rsidR="007946CB" w:rsidRDefault="007946CB" w:rsidP="007946CB">
      <w:pPr>
        <w:spacing w:line="276" w:lineRule="auto"/>
        <w:jc w:val="left"/>
        <w:rPr>
          <w:lang w:val="en-GB"/>
        </w:rPr>
      </w:pPr>
    </w:p>
    <w:p w:rsidR="007946CB" w:rsidRDefault="007946CB" w:rsidP="007946CB">
      <w:pPr>
        <w:spacing w:line="276" w:lineRule="auto"/>
        <w:jc w:val="left"/>
        <w:rPr>
          <w:lang w:val="en-GB"/>
        </w:rPr>
      </w:pPr>
      <w:r>
        <w:rPr>
          <w:lang w:val="en-GB"/>
        </w:rPr>
        <w:br w:type="page"/>
      </w:r>
    </w:p>
    <w:p w:rsidR="007946CB" w:rsidRDefault="007946CB" w:rsidP="007946CB">
      <w:pPr>
        <w:spacing w:line="276" w:lineRule="auto"/>
        <w:jc w:val="left"/>
        <w:rPr>
          <w:lang w:val="en-GB"/>
        </w:r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7196"/>
      </w:tblGrid>
      <w:tr w:rsidR="007946CB" w:rsidRPr="0031099C" w:rsidTr="00A517ED">
        <w:tc>
          <w:tcPr>
            <w:tcW w:w="7196" w:type="dxa"/>
          </w:tcPr>
          <w:tbl>
            <w:tblPr>
              <w:tblStyle w:val="TableGrid"/>
              <w:tblW w:w="0" w:type="auto"/>
              <w:tblLook w:val="04A0" w:firstRow="1" w:lastRow="0" w:firstColumn="1" w:lastColumn="0" w:noHBand="0" w:noVBand="1"/>
            </w:tblPr>
            <w:tblGrid>
              <w:gridCol w:w="2310"/>
              <w:gridCol w:w="2310"/>
              <w:gridCol w:w="2311"/>
            </w:tblGrid>
            <w:tr w:rsidR="007946CB" w:rsidRPr="0031099C" w:rsidTr="00A517ED">
              <w:tc>
                <w:tcPr>
                  <w:tcW w:w="2310" w:type="dxa"/>
                </w:tcPr>
                <w:p w:rsidR="007946CB" w:rsidRPr="0031099C" w:rsidRDefault="007946CB" w:rsidP="00A517ED"/>
              </w:tc>
              <w:tc>
                <w:tcPr>
                  <w:tcW w:w="2310" w:type="dxa"/>
                </w:tcPr>
                <w:p w:rsidR="007946CB" w:rsidRPr="0031099C" w:rsidRDefault="007946CB" w:rsidP="00A517ED">
                  <w:pPr>
                    <w:rPr>
                      <w:b/>
                    </w:rPr>
                  </w:pPr>
                  <w:r w:rsidRPr="0031099C">
                    <w:rPr>
                      <w:b/>
                    </w:rPr>
                    <w:t>Mean Cost (£)</w:t>
                  </w:r>
                </w:p>
              </w:tc>
              <w:tc>
                <w:tcPr>
                  <w:tcW w:w="2311" w:type="dxa"/>
                </w:tcPr>
                <w:p w:rsidR="007946CB" w:rsidRPr="0031099C" w:rsidRDefault="007946CB" w:rsidP="00A517ED">
                  <w:pPr>
                    <w:rPr>
                      <w:b/>
                    </w:rPr>
                  </w:pPr>
                  <w:r w:rsidRPr="0031099C">
                    <w:rPr>
                      <w:b/>
                    </w:rPr>
                    <w:t>Mean QALY</w:t>
                  </w:r>
                </w:p>
              </w:tc>
            </w:tr>
            <w:tr w:rsidR="007946CB" w:rsidRPr="0031099C" w:rsidTr="00A517ED">
              <w:tc>
                <w:tcPr>
                  <w:tcW w:w="2310" w:type="dxa"/>
                </w:tcPr>
                <w:p w:rsidR="007946CB" w:rsidRPr="0031099C" w:rsidRDefault="007946CB" w:rsidP="00A517ED">
                  <w:pPr>
                    <w:rPr>
                      <w:b/>
                    </w:rPr>
                  </w:pPr>
                  <w:r w:rsidRPr="0031099C">
                    <w:rPr>
                      <w:b/>
                    </w:rPr>
                    <w:t>Without TTE</w:t>
                  </w:r>
                </w:p>
              </w:tc>
              <w:tc>
                <w:tcPr>
                  <w:tcW w:w="2310" w:type="dxa"/>
                </w:tcPr>
                <w:p w:rsidR="007946CB" w:rsidRPr="0031099C" w:rsidRDefault="007946CB" w:rsidP="00A517ED">
                  <w:r w:rsidRPr="0031099C">
                    <w:t>1 974</w:t>
                  </w:r>
                </w:p>
              </w:tc>
              <w:tc>
                <w:tcPr>
                  <w:tcW w:w="2311" w:type="dxa"/>
                </w:tcPr>
                <w:p w:rsidR="007946CB" w:rsidRPr="0031099C" w:rsidRDefault="007946CB" w:rsidP="00A517ED">
                  <w:r w:rsidRPr="0031099C">
                    <w:t>9.94</w:t>
                  </w:r>
                </w:p>
              </w:tc>
            </w:tr>
            <w:tr w:rsidR="007946CB" w:rsidRPr="0031099C" w:rsidTr="00A517ED">
              <w:tc>
                <w:tcPr>
                  <w:tcW w:w="2310" w:type="dxa"/>
                </w:tcPr>
                <w:p w:rsidR="007946CB" w:rsidRPr="0031099C" w:rsidRDefault="007946CB" w:rsidP="00A517ED">
                  <w:pPr>
                    <w:rPr>
                      <w:b/>
                    </w:rPr>
                  </w:pPr>
                  <w:r w:rsidRPr="0031099C">
                    <w:rPr>
                      <w:b/>
                    </w:rPr>
                    <w:t>With TTE</w:t>
                  </w:r>
                </w:p>
              </w:tc>
              <w:tc>
                <w:tcPr>
                  <w:tcW w:w="2310" w:type="dxa"/>
                </w:tcPr>
                <w:p w:rsidR="007946CB" w:rsidRPr="0031099C" w:rsidRDefault="007946CB" w:rsidP="00A517ED">
                  <w:r w:rsidRPr="0031099C">
                    <w:t>3 106</w:t>
                  </w:r>
                </w:p>
              </w:tc>
              <w:tc>
                <w:tcPr>
                  <w:tcW w:w="2311" w:type="dxa"/>
                </w:tcPr>
                <w:p w:rsidR="007946CB" w:rsidRPr="0031099C" w:rsidRDefault="007946CB" w:rsidP="00A517ED">
                  <w:r w:rsidRPr="0031099C">
                    <w:t>9.97</w:t>
                  </w:r>
                </w:p>
              </w:tc>
            </w:tr>
            <w:tr w:rsidR="007946CB" w:rsidRPr="0031099C" w:rsidTr="00A517ED">
              <w:tc>
                <w:tcPr>
                  <w:tcW w:w="2310" w:type="dxa"/>
                </w:tcPr>
                <w:p w:rsidR="007946CB" w:rsidRPr="0031099C" w:rsidRDefault="007946CB" w:rsidP="00A517ED">
                  <w:r w:rsidRPr="0031099C">
                    <w:t xml:space="preserve">ICER (95% </w:t>
                  </w:r>
                  <w:proofErr w:type="spellStart"/>
                  <w:r w:rsidRPr="0031099C">
                    <w:t>CrIs</w:t>
                  </w:r>
                  <w:proofErr w:type="spellEnd"/>
                  <w:r w:rsidRPr="0031099C">
                    <w:t>)</w:t>
                  </w:r>
                </w:p>
              </w:tc>
              <w:tc>
                <w:tcPr>
                  <w:tcW w:w="4621" w:type="dxa"/>
                  <w:gridSpan w:val="2"/>
                </w:tcPr>
                <w:p w:rsidR="007946CB" w:rsidRPr="0031099C" w:rsidRDefault="007946CB" w:rsidP="00A517ED">
                  <w:r w:rsidRPr="0031099C">
                    <w:t>39 569 (39 374 to 39 839) £/QALY</w:t>
                  </w:r>
                </w:p>
              </w:tc>
            </w:tr>
          </w:tbl>
          <w:p w:rsidR="007946CB" w:rsidRPr="0031099C" w:rsidRDefault="007946CB" w:rsidP="00A517ED"/>
        </w:tc>
      </w:tr>
      <w:tr w:rsidR="007946CB" w:rsidRPr="0031099C" w:rsidTr="00A517ED">
        <w:tc>
          <w:tcPr>
            <w:tcW w:w="7196" w:type="dxa"/>
          </w:tcPr>
          <w:p w:rsidR="007946CB" w:rsidRPr="0031099C" w:rsidRDefault="007946CB" w:rsidP="00A517ED">
            <w:pPr>
              <w:pStyle w:val="ListParagraph"/>
              <w:numPr>
                <w:ilvl w:val="0"/>
                <w:numId w:val="24"/>
              </w:numPr>
              <w:spacing w:line="240" w:lineRule="auto"/>
              <w:jc w:val="left"/>
            </w:pPr>
            <w:r w:rsidRPr="0031099C">
              <w:t>warfarin</w:t>
            </w:r>
          </w:p>
        </w:tc>
      </w:tr>
      <w:tr w:rsidR="007946CB" w:rsidRPr="0031099C" w:rsidTr="00A517ED">
        <w:tc>
          <w:tcPr>
            <w:tcW w:w="7196" w:type="dxa"/>
          </w:tcPr>
          <w:tbl>
            <w:tblPr>
              <w:tblStyle w:val="TableGrid"/>
              <w:tblW w:w="0" w:type="auto"/>
              <w:tblLook w:val="04A0" w:firstRow="1" w:lastRow="0" w:firstColumn="1" w:lastColumn="0" w:noHBand="0" w:noVBand="1"/>
            </w:tblPr>
            <w:tblGrid>
              <w:gridCol w:w="2310"/>
              <w:gridCol w:w="2310"/>
              <w:gridCol w:w="2311"/>
            </w:tblGrid>
            <w:tr w:rsidR="007946CB" w:rsidRPr="0031099C" w:rsidTr="00A517ED">
              <w:tc>
                <w:tcPr>
                  <w:tcW w:w="2310" w:type="dxa"/>
                </w:tcPr>
                <w:p w:rsidR="007946CB" w:rsidRPr="0031099C" w:rsidRDefault="007946CB" w:rsidP="00A517ED"/>
              </w:tc>
              <w:tc>
                <w:tcPr>
                  <w:tcW w:w="2310" w:type="dxa"/>
                </w:tcPr>
                <w:p w:rsidR="007946CB" w:rsidRPr="0031099C" w:rsidRDefault="007946CB" w:rsidP="00A517ED">
                  <w:pPr>
                    <w:rPr>
                      <w:b/>
                    </w:rPr>
                  </w:pPr>
                  <w:r w:rsidRPr="0031099C">
                    <w:rPr>
                      <w:b/>
                    </w:rPr>
                    <w:t>Mean Cost (£)</w:t>
                  </w:r>
                </w:p>
              </w:tc>
              <w:tc>
                <w:tcPr>
                  <w:tcW w:w="2311" w:type="dxa"/>
                </w:tcPr>
                <w:p w:rsidR="007946CB" w:rsidRPr="0031099C" w:rsidRDefault="007946CB" w:rsidP="00A517ED">
                  <w:pPr>
                    <w:rPr>
                      <w:b/>
                    </w:rPr>
                  </w:pPr>
                  <w:r w:rsidRPr="0031099C">
                    <w:rPr>
                      <w:b/>
                    </w:rPr>
                    <w:t>Mean QALY</w:t>
                  </w:r>
                </w:p>
              </w:tc>
            </w:tr>
            <w:tr w:rsidR="007946CB" w:rsidRPr="0031099C" w:rsidTr="00A517ED">
              <w:tc>
                <w:tcPr>
                  <w:tcW w:w="2310" w:type="dxa"/>
                </w:tcPr>
                <w:p w:rsidR="007946CB" w:rsidRPr="0031099C" w:rsidRDefault="007946CB" w:rsidP="00A517ED">
                  <w:pPr>
                    <w:rPr>
                      <w:b/>
                    </w:rPr>
                  </w:pPr>
                  <w:r w:rsidRPr="0031099C">
                    <w:rPr>
                      <w:b/>
                    </w:rPr>
                    <w:t>Without TTE</w:t>
                  </w:r>
                </w:p>
              </w:tc>
              <w:tc>
                <w:tcPr>
                  <w:tcW w:w="2310" w:type="dxa"/>
                </w:tcPr>
                <w:p w:rsidR="007946CB" w:rsidRPr="0031099C" w:rsidRDefault="007946CB" w:rsidP="00A517ED">
                  <w:r w:rsidRPr="0031099C">
                    <w:t>1 955</w:t>
                  </w:r>
                </w:p>
              </w:tc>
              <w:tc>
                <w:tcPr>
                  <w:tcW w:w="2311" w:type="dxa"/>
                </w:tcPr>
                <w:p w:rsidR="007946CB" w:rsidRPr="0031099C" w:rsidRDefault="007946CB" w:rsidP="00A517ED">
                  <w:r w:rsidRPr="0031099C">
                    <w:t>9.95</w:t>
                  </w:r>
                </w:p>
              </w:tc>
            </w:tr>
            <w:tr w:rsidR="007946CB" w:rsidRPr="0031099C" w:rsidTr="00A517ED">
              <w:tc>
                <w:tcPr>
                  <w:tcW w:w="2310" w:type="dxa"/>
                </w:tcPr>
                <w:p w:rsidR="007946CB" w:rsidRPr="0031099C" w:rsidRDefault="007946CB" w:rsidP="00A517ED">
                  <w:pPr>
                    <w:rPr>
                      <w:b/>
                    </w:rPr>
                  </w:pPr>
                  <w:r w:rsidRPr="0031099C">
                    <w:rPr>
                      <w:b/>
                    </w:rPr>
                    <w:t>With TTE</w:t>
                  </w:r>
                </w:p>
              </w:tc>
              <w:tc>
                <w:tcPr>
                  <w:tcW w:w="2310" w:type="dxa"/>
                </w:tcPr>
                <w:p w:rsidR="007946CB" w:rsidRPr="0031099C" w:rsidRDefault="007946CB" w:rsidP="00A517ED">
                  <w:r w:rsidRPr="0031099C">
                    <w:t>3 039</w:t>
                  </w:r>
                </w:p>
              </w:tc>
              <w:tc>
                <w:tcPr>
                  <w:tcW w:w="2311" w:type="dxa"/>
                </w:tcPr>
                <w:p w:rsidR="007946CB" w:rsidRPr="0031099C" w:rsidRDefault="007946CB" w:rsidP="00A517ED">
                  <w:r w:rsidRPr="0031099C">
                    <w:t>9.99</w:t>
                  </w:r>
                </w:p>
              </w:tc>
            </w:tr>
            <w:tr w:rsidR="007946CB" w:rsidRPr="0031099C" w:rsidTr="00A517ED">
              <w:tc>
                <w:tcPr>
                  <w:tcW w:w="2310" w:type="dxa"/>
                </w:tcPr>
                <w:p w:rsidR="007946CB" w:rsidRPr="0031099C" w:rsidRDefault="007946CB" w:rsidP="00A517ED">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7946CB" w:rsidRPr="0031099C" w:rsidRDefault="007946CB" w:rsidP="00A517ED">
                  <w:r w:rsidRPr="0031099C">
                    <w:t>22 751 (22 681 to 22 844) £/QALY</w:t>
                  </w:r>
                </w:p>
              </w:tc>
            </w:tr>
          </w:tbl>
          <w:p w:rsidR="007946CB" w:rsidRPr="0031099C" w:rsidRDefault="007946CB" w:rsidP="00A517ED"/>
        </w:tc>
      </w:tr>
      <w:tr w:rsidR="007946CB" w:rsidRPr="0031099C" w:rsidTr="00A517ED">
        <w:tc>
          <w:tcPr>
            <w:tcW w:w="7196" w:type="dxa"/>
          </w:tcPr>
          <w:p w:rsidR="007946CB" w:rsidRPr="0031099C" w:rsidRDefault="007946CB" w:rsidP="00A517ED">
            <w:pPr>
              <w:pStyle w:val="ListParagraph"/>
              <w:numPr>
                <w:ilvl w:val="0"/>
                <w:numId w:val="24"/>
              </w:numPr>
              <w:spacing w:line="240" w:lineRule="auto"/>
              <w:jc w:val="left"/>
            </w:pPr>
            <w:proofErr w:type="spellStart"/>
            <w:r w:rsidRPr="0031099C">
              <w:t>rivaroxaban</w:t>
            </w:r>
            <w:proofErr w:type="spellEnd"/>
          </w:p>
        </w:tc>
      </w:tr>
      <w:tr w:rsidR="007946CB" w:rsidRPr="0031099C" w:rsidTr="00A517ED">
        <w:tc>
          <w:tcPr>
            <w:tcW w:w="7196" w:type="dxa"/>
          </w:tcPr>
          <w:tbl>
            <w:tblPr>
              <w:tblStyle w:val="TableGrid"/>
              <w:tblW w:w="0" w:type="auto"/>
              <w:tblLook w:val="04A0" w:firstRow="1" w:lastRow="0" w:firstColumn="1" w:lastColumn="0" w:noHBand="0" w:noVBand="1"/>
            </w:tblPr>
            <w:tblGrid>
              <w:gridCol w:w="2310"/>
              <w:gridCol w:w="2310"/>
              <w:gridCol w:w="2311"/>
            </w:tblGrid>
            <w:tr w:rsidR="007946CB" w:rsidRPr="0031099C" w:rsidTr="00A517ED">
              <w:tc>
                <w:tcPr>
                  <w:tcW w:w="2310" w:type="dxa"/>
                </w:tcPr>
                <w:p w:rsidR="007946CB" w:rsidRPr="0031099C" w:rsidRDefault="007946CB" w:rsidP="00A517ED"/>
              </w:tc>
              <w:tc>
                <w:tcPr>
                  <w:tcW w:w="2310" w:type="dxa"/>
                </w:tcPr>
                <w:p w:rsidR="007946CB" w:rsidRPr="0031099C" w:rsidRDefault="007946CB" w:rsidP="00A517ED">
                  <w:pPr>
                    <w:rPr>
                      <w:b/>
                    </w:rPr>
                  </w:pPr>
                  <w:r w:rsidRPr="0031099C">
                    <w:rPr>
                      <w:b/>
                    </w:rPr>
                    <w:t>Mean Cost (£)</w:t>
                  </w:r>
                </w:p>
              </w:tc>
              <w:tc>
                <w:tcPr>
                  <w:tcW w:w="2311" w:type="dxa"/>
                </w:tcPr>
                <w:p w:rsidR="007946CB" w:rsidRPr="0031099C" w:rsidRDefault="007946CB" w:rsidP="00A517ED">
                  <w:pPr>
                    <w:rPr>
                      <w:b/>
                    </w:rPr>
                  </w:pPr>
                  <w:r w:rsidRPr="0031099C">
                    <w:rPr>
                      <w:b/>
                    </w:rPr>
                    <w:t>Mean QALY</w:t>
                  </w:r>
                </w:p>
              </w:tc>
            </w:tr>
            <w:tr w:rsidR="007946CB" w:rsidRPr="0031099C" w:rsidTr="00A517ED">
              <w:tc>
                <w:tcPr>
                  <w:tcW w:w="2310" w:type="dxa"/>
                </w:tcPr>
                <w:p w:rsidR="007946CB" w:rsidRPr="0031099C" w:rsidRDefault="007946CB" w:rsidP="00A517ED">
                  <w:pPr>
                    <w:rPr>
                      <w:b/>
                    </w:rPr>
                  </w:pPr>
                  <w:r w:rsidRPr="0031099C">
                    <w:rPr>
                      <w:b/>
                    </w:rPr>
                    <w:t>Without TTE</w:t>
                  </w:r>
                </w:p>
              </w:tc>
              <w:tc>
                <w:tcPr>
                  <w:tcW w:w="2310" w:type="dxa"/>
                </w:tcPr>
                <w:p w:rsidR="007946CB" w:rsidRPr="0031099C" w:rsidRDefault="007946CB" w:rsidP="00A517ED">
                  <w:r w:rsidRPr="0031099C">
                    <w:t>1 942</w:t>
                  </w:r>
                </w:p>
              </w:tc>
              <w:tc>
                <w:tcPr>
                  <w:tcW w:w="2311" w:type="dxa"/>
                </w:tcPr>
                <w:p w:rsidR="007946CB" w:rsidRPr="0031099C" w:rsidRDefault="007946CB" w:rsidP="00A517ED">
                  <w:r w:rsidRPr="0031099C">
                    <w:t>9.95</w:t>
                  </w:r>
                </w:p>
              </w:tc>
            </w:tr>
            <w:tr w:rsidR="007946CB" w:rsidRPr="0031099C" w:rsidTr="00A517ED">
              <w:tc>
                <w:tcPr>
                  <w:tcW w:w="2310" w:type="dxa"/>
                </w:tcPr>
                <w:p w:rsidR="007946CB" w:rsidRPr="0031099C" w:rsidRDefault="007946CB" w:rsidP="00A517ED">
                  <w:pPr>
                    <w:rPr>
                      <w:b/>
                    </w:rPr>
                  </w:pPr>
                  <w:r w:rsidRPr="0031099C">
                    <w:rPr>
                      <w:b/>
                    </w:rPr>
                    <w:t>With TTE</w:t>
                  </w:r>
                </w:p>
              </w:tc>
              <w:tc>
                <w:tcPr>
                  <w:tcW w:w="2310" w:type="dxa"/>
                </w:tcPr>
                <w:p w:rsidR="007946CB" w:rsidRPr="0031099C" w:rsidRDefault="007946CB" w:rsidP="00A517ED">
                  <w:r w:rsidRPr="0031099C">
                    <w:t>2 946</w:t>
                  </w:r>
                </w:p>
              </w:tc>
              <w:tc>
                <w:tcPr>
                  <w:tcW w:w="2311" w:type="dxa"/>
                </w:tcPr>
                <w:p w:rsidR="007946CB" w:rsidRPr="0031099C" w:rsidRDefault="007946CB" w:rsidP="00A517ED">
                  <w:r w:rsidRPr="0031099C">
                    <w:t>10.01</w:t>
                  </w:r>
                </w:p>
              </w:tc>
            </w:tr>
            <w:tr w:rsidR="007946CB" w:rsidRPr="0031099C" w:rsidTr="00A517ED">
              <w:tc>
                <w:tcPr>
                  <w:tcW w:w="2310" w:type="dxa"/>
                </w:tcPr>
                <w:p w:rsidR="007946CB" w:rsidRPr="0031099C" w:rsidRDefault="007946CB" w:rsidP="00A517ED">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7946CB" w:rsidRPr="0031099C" w:rsidRDefault="007946CB" w:rsidP="00A517ED">
                  <w:r w:rsidRPr="0031099C">
                    <w:t>12 314 (12 290 to 12 348)  £/QALY</w:t>
                  </w:r>
                </w:p>
              </w:tc>
            </w:tr>
          </w:tbl>
          <w:p w:rsidR="007946CB" w:rsidRPr="0031099C" w:rsidRDefault="007946CB" w:rsidP="00A517ED"/>
        </w:tc>
      </w:tr>
      <w:tr w:rsidR="007946CB" w:rsidRPr="0031099C" w:rsidTr="00A517ED">
        <w:tc>
          <w:tcPr>
            <w:tcW w:w="7196" w:type="dxa"/>
          </w:tcPr>
          <w:p w:rsidR="007946CB" w:rsidRPr="0031099C" w:rsidRDefault="007946CB" w:rsidP="00A517ED">
            <w:pPr>
              <w:pStyle w:val="ListParagraph"/>
              <w:keepNext/>
              <w:numPr>
                <w:ilvl w:val="0"/>
                <w:numId w:val="24"/>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9" w:name="_Ref349292124"/>
      <w:r w:rsidRPr="00F309FB">
        <w:rPr>
          <w:color w:val="auto"/>
        </w:rPr>
        <w:t xml:space="preserve">Table </w:t>
      </w:r>
      <w:r w:rsidRPr="00F309FB">
        <w:rPr>
          <w:color w:val="auto"/>
        </w:rPr>
        <w:fldChar w:fldCharType="begin"/>
      </w:r>
      <w:r w:rsidRPr="00F309FB">
        <w:rPr>
          <w:color w:val="auto"/>
        </w:rPr>
        <w:instrText xml:space="preserve"> SEQ Table \* ARABIC </w:instrText>
      </w:r>
      <w:r w:rsidRPr="00F309FB">
        <w:rPr>
          <w:color w:val="auto"/>
        </w:rPr>
        <w:fldChar w:fldCharType="separate"/>
      </w:r>
      <w:r>
        <w:rPr>
          <w:noProof/>
          <w:color w:val="auto"/>
        </w:rPr>
        <w:t>4</w:t>
      </w:r>
      <w:r w:rsidRPr="00F309FB">
        <w:rPr>
          <w:color w:val="auto"/>
        </w:rPr>
        <w:fldChar w:fldCharType="end"/>
      </w:r>
      <w:bookmarkEnd w:id="9"/>
      <w:r w:rsidRPr="00F309FB">
        <w:rPr>
          <w:color w:val="auto"/>
        </w:rPr>
        <w:t xml:space="preserve"> Estimated mean costs and mean QALYs of using or not using TTE to make the decision to prescribe </w:t>
      </w:r>
      <w:proofErr w:type="gramStart"/>
      <w:r w:rsidRPr="00F309FB">
        <w:rPr>
          <w:color w:val="auto"/>
        </w:rPr>
        <w:t>either a) warfarin</w:t>
      </w:r>
      <w:proofErr w:type="gramEnd"/>
      <w:r w:rsidRPr="00F309FB">
        <w:rPr>
          <w:color w:val="auto"/>
        </w:rPr>
        <w:t xml:space="preserve">, b) </w:t>
      </w:r>
      <w:proofErr w:type="spellStart"/>
      <w:r w:rsidRPr="00F309FB">
        <w:rPr>
          <w:color w:val="auto"/>
        </w:rPr>
        <w:t>rivaroxaban</w:t>
      </w:r>
      <w:proofErr w:type="spellEnd"/>
      <w:r w:rsidRPr="00F309FB">
        <w:rPr>
          <w:color w:val="auto"/>
        </w:rPr>
        <w:t xml:space="preserve">, or c) </w:t>
      </w:r>
      <w:proofErr w:type="spellStart"/>
      <w:r w:rsidRPr="00F309FB">
        <w:rPr>
          <w:color w:val="auto"/>
        </w:rPr>
        <w:t>dabigatran</w:t>
      </w:r>
      <w:proofErr w:type="spellEnd"/>
      <w:r w:rsidRPr="00F309FB">
        <w:rPr>
          <w:color w:val="auto"/>
        </w:rPr>
        <w:t xml:space="preserve"> for 65 year old females with an initial CHADS</w:t>
      </w:r>
      <w:r w:rsidRPr="007946CB">
        <w:rPr>
          <w:color w:val="auto"/>
          <w:vertAlign w:val="subscript"/>
        </w:rPr>
        <w:t>2</w:t>
      </w:r>
      <w:r w:rsidRPr="00F309FB">
        <w:rPr>
          <w:color w:val="auto"/>
        </w:rPr>
        <w:t xml:space="preserve"> score of zero. ICER: incremental cost effectiveness</w:t>
      </w:r>
      <w:r>
        <w:rPr>
          <w:color w:val="auto"/>
        </w:rPr>
        <w:t xml:space="preserve"> ratio</w:t>
      </w:r>
      <w:r w:rsidRPr="00F309FB">
        <w:rPr>
          <w:color w:val="auto"/>
        </w:rPr>
        <w:t>.</w:t>
      </w:r>
      <w:r>
        <w:rPr>
          <w:color w:val="auto"/>
        </w:rPr>
        <w:t xml:space="preserve"> QALY: Quality adjusted life year</w:t>
      </w:r>
    </w:p>
    <w:p w:rsidR="004A0CFF"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10" w:name="_Ref345417087"/>
      <w:bookmarkStart w:id="11"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7946CB">
        <w:rPr>
          <w:noProof/>
          <w:color w:val="auto"/>
        </w:rPr>
        <w:t>2</w:t>
      </w:r>
      <w:r w:rsidRPr="0031099C">
        <w:rPr>
          <w:color w:val="auto"/>
        </w:rPr>
        <w:fldChar w:fldCharType="end"/>
      </w:r>
      <w:bookmarkEnd w:id="10"/>
      <w:r w:rsidRPr="0031099C">
        <w:rPr>
          <w:color w:val="auto"/>
        </w:rPr>
        <w:t xml:space="preserve"> </w:t>
      </w:r>
      <w:bookmarkEnd w:id="11"/>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536"/>
      </w:tblGrid>
      <w:tr w:rsidR="009764E6" w:rsidRPr="0031099C" w:rsidTr="009764E6">
        <w:trPr>
          <w:divId w:val="1548566716"/>
        </w:trPr>
        <w:tc>
          <w:tcPr>
            <w:tcW w:w="4439" w:type="dxa"/>
          </w:tcPr>
          <w:p w:rsidR="009764E6" w:rsidRPr="0031099C" w:rsidRDefault="009764E6" w:rsidP="0046051B">
            <w:r w:rsidRPr="0031099C">
              <w:rPr>
                <w:noProof/>
                <w:lang w:val="en-GB" w:eastAsia="en-GB"/>
              </w:rPr>
              <w:drawing>
                <wp:inline distT="0" distB="0" distL="0" distR="0" wp14:anchorId="748C111B" wp14:editId="3C794034">
                  <wp:extent cx="2679404" cy="2679404"/>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6983" cy="2676983"/>
                          </a:xfrm>
                          <a:prstGeom prst="rect">
                            <a:avLst/>
                          </a:prstGeom>
                          <a:noFill/>
                          <a:ln>
                            <a:noFill/>
                          </a:ln>
                        </pic:spPr>
                      </pic:pic>
                    </a:graphicData>
                  </a:graphic>
                </wp:inline>
              </w:drawing>
            </w:r>
          </w:p>
        </w:tc>
        <w:tc>
          <w:tcPr>
            <w:tcW w:w="5167" w:type="dxa"/>
          </w:tcPr>
          <w:p w:rsidR="009764E6" w:rsidRPr="0031099C" w:rsidRDefault="009764E6" w:rsidP="0046051B">
            <w:r w:rsidRPr="0031099C">
              <w:rPr>
                <w:noProof/>
                <w:lang w:val="en-GB" w:eastAsia="en-GB"/>
              </w:rPr>
              <w:drawing>
                <wp:inline distT="0" distB="0" distL="0" distR="0" wp14:anchorId="12A0ED6D" wp14:editId="42C11C9B">
                  <wp:extent cx="2679405" cy="2679405"/>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6984" cy="2676984"/>
                          </a:xfrm>
                          <a:prstGeom prst="rect">
                            <a:avLst/>
                          </a:prstGeom>
                          <a:noFill/>
                          <a:ln>
                            <a:noFill/>
                          </a:ln>
                        </pic:spPr>
                      </pic:pic>
                    </a:graphicData>
                  </a:graphic>
                </wp:inline>
              </w:drawing>
            </w:r>
          </w:p>
        </w:tc>
        <w:tc>
          <w:tcPr>
            <w:tcW w:w="4297" w:type="dxa"/>
          </w:tcPr>
          <w:p w:rsidR="009764E6" w:rsidRPr="0031099C" w:rsidRDefault="009764E6" w:rsidP="0046051B">
            <w:r w:rsidRPr="0031099C">
              <w:rPr>
                <w:noProof/>
                <w:lang w:val="en-GB" w:eastAsia="en-GB"/>
              </w:rPr>
              <w:drawing>
                <wp:inline distT="0" distB="0" distL="0" distR="0" wp14:anchorId="05732E05" wp14:editId="2EB922C6">
                  <wp:extent cx="2743200" cy="27432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0722" cy="2740722"/>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bookmarkStart w:id="12" w:name="_Ref335141468"/>
      <w:r w:rsidRPr="0031099C">
        <w:rPr>
          <w:color w:val="auto"/>
        </w:rPr>
        <w:lastRenderedPageBreak/>
        <w:t xml:space="preserve">Table </w:t>
      </w:r>
      <w:r w:rsidR="00A80926">
        <w:rPr>
          <w:color w:val="auto"/>
        </w:rPr>
        <w:fldChar w:fldCharType="begin"/>
      </w:r>
      <w:r w:rsidR="00A80926">
        <w:rPr>
          <w:color w:val="auto"/>
        </w:rPr>
        <w:instrText xml:space="preserve"> SEQ Table \* ARABIC </w:instrText>
      </w:r>
      <w:r w:rsidR="00A80926">
        <w:rPr>
          <w:color w:val="auto"/>
        </w:rPr>
        <w:fldChar w:fldCharType="separate"/>
      </w:r>
      <w:r w:rsidR="007946CB">
        <w:rPr>
          <w:noProof/>
          <w:color w:val="auto"/>
        </w:rPr>
        <w:t>5</w:t>
      </w:r>
      <w:r w:rsidR="00A80926">
        <w:rPr>
          <w:color w:val="auto"/>
        </w:rPr>
        <w:fldChar w:fldCharType="end"/>
      </w:r>
      <w:bookmarkEnd w:id="12"/>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3" w:name="_Ref335142114"/>
      <w:proofErr w:type="gramStart"/>
      <w:r w:rsidRPr="0031099C">
        <w:rPr>
          <w:color w:val="auto"/>
        </w:rPr>
        <w:lastRenderedPageBreak/>
        <w:t xml:space="preserve">Table </w:t>
      </w:r>
      <w:r w:rsidR="00A80926">
        <w:rPr>
          <w:color w:val="auto"/>
        </w:rPr>
        <w:fldChar w:fldCharType="begin"/>
      </w:r>
      <w:r w:rsidR="00A80926">
        <w:rPr>
          <w:color w:val="auto"/>
        </w:rPr>
        <w:instrText xml:space="preserve"> SEQ Table \* ARABIC </w:instrText>
      </w:r>
      <w:r w:rsidR="00A80926">
        <w:rPr>
          <w:color w:val="auto"/>
        </w:rPr>
        <w:fldChar w:fldCharType="separate"/>
      </w:r>
      <w:r w:rsidR="007946CB">
        <w:rPr>
          <w:noProof/>
          <w:color w:val="auto"/>
        </w:rPr>
        <w:t>6</w:t>
      </w:r>
      <w:r w:rsidR="00A80926">
        <w:rPr>
          <w:color w:val="auto"/>
        </w:rPr>
        <w:fldChar w:fldCharType="end"/>
      </w:r>
      <w:bookmarkEnd w:id="13"/>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6E20FD" w:rsidRPr="0031099C" w:rsidRDefault="006E20FD">
      <w:pPr>
        <w:spacing w:line="276" w:lineRule="auto"/>
        <w:jc w:val="left"/>
        <w:rPr>
          <w:lang w:val="en-GB"/>
        </w:rPr>
      </w:pPr>
      <w:r w:rsidRPr="0031099C">
        <w:rPr>
          <w:lang w:val="en-GB"/>
        </w:rPr>
        <w:br w:type="page"/>
      </w:r>
    </w:p>
    <w:p w:rsidR="006E20FD" w:rsidRPr="0031099C" w:rsidRDefault="006E20FD" w:rsidP="006E20FD">
      <w:pPr>
        <w:pStyle w:val="Heading1"/>
        <w:divId w:val="1548566716"/>
        <w:rPr>
          <w:lang w:val="en-GB"/>
        </w:rPr>
      </w:pPr>
      <w:r w:rsidRPr="0031099C">
        <w:rPr>
          <w:lang w:val="en-GB"/>
        </w:rPr>
        <w:lastRenderedPageBreak/>
        <w:t>Appendix</w:t>
      </w:r>
    </w:p>
    <w:p w:rsidR="006E20FD" w:rsidRPr="0031099C" w:rsidRDefault="006E20FD" w:rsidP="006E20FD">
      <w:pPr>
        <w:pStyle w:val="Heading2"/>
        <w:divId w:val="1548566716"/>
        <w:rPr>
          <w:lang w:val="en-GB"/>
        </w:rPr>
      </w:pPr>
      <w:r w:rsidRPr="0031099C">
        <w:rPr>
          <w:lang w:val="en-GB"/>
        </w:rPr>
        <w:t>Sensitivity and Specificity tables</w:t>
      </w:r>
    </w:p>
    <w:tbl>
      <w:tblPr>
        <w:tblStyle w:val="TableGrid"/>
        <w:tblW w:w="0" w:type="auto"/>
        <w:tblLook w:val="04A0" w:firstRow="1" w:lastRow="0" w:firstColumn="1" w:lastColumn="0" w:noHBand="0" w:noVBand="1"/>
      </w:tblPr>
      <w:tblGrid>
        <w:gridCol w:w="7905"/>
      </w:tblGrid>
      <w:tr w:rsidR="004B4D95" w:rsidRPr="0031099C"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divId w:val="1548566716"/>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8046"/>
      </w:tblGrid>
      <w:tr w:rsidR="006E20FD" w:rsidRPr="0031099C"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divId w:val="1548566716"/>
          <w:trHeight w:val="151"/>
        </w:trPr>
        <w:tc>
          <w:tcPr>
            <w:tcW w:w="8046" w:type="dxa"/>
          </w:tcPr>
          <w:p w:rsidR="006E20FD" w:rsidRPr="0031099C" w:rsidRDefault="006E20FD" w:rsidP="006E20FD">
            <w:pPr>
              <w:pStyle w:val="ListParagraph"/>
              <w:numPr>
                <w:ilvl w:val="0"/>
                <w:numId w:val="17"/>
              </w:numPr>
              <w:spacing w:line="240" w:lineRule="auto"/>
              <w:jc w:val="center"/>
            </w:pPr>
            <w:r w:rsidRPr="0031099C">
              <w:t>W_65_0_F</w:t>
            </w:r>
          </w:p>
        </w:tc>
      </w:tr>
      <w:tr w:rsidR="006E20FD" w:rsidRPr="0031099C"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divId w:val="1548566716"/>
          <w:trHeight w:val="118"/>
        </w:trPr>
        <w:tc>
          <w:tcPr>
            <w:tcW w:w="8046" w:type="dxa"/>
          </w:tcPr>
          <w:p w:rsidR="006E20FD" w:rsidRPr="0031099C" w:rsidRDefault="006E20FD" w:rsidP="006E20FD">
            <w:pPr>
              <w:pStyle w:val="ListParagraph"/>
              <w:numPr>
                <w:ilvl w:val="0"/>
                <w:numId w:val="17"/>
              </w:numPr>
              <w:spacing w:line="240" w:lineRule="auto"/>
              <w:jc w:val="center"/>
            </w:pPr>
            <w:r w:rsidRPr="0031099C">
              <w:t>R_50_0_M</w:t>
            </w:r>
          </w:p>
        </w:tc>
      </w:tr>
    </w:tbl>
    <w:p w:rsidR="006E20FD" w:rsidRPr="0031099C" w:rsidRDefault="006E20FD" w:rsidP="006E20FD">
      <w:pPr>
        <w:divId w:val="1548566716"/>
      </w:pPr>
    </w:p>
    <w:tbl>
      <w:tblPr>
        <w:tblStyle w:val="TableGrid"/>
        <w:tblW w:w="0" w:type="auto"/>
        <w:tblLook w:val="04A0" w:firstRow="1" w:lastRow="0" w:firstColumn="1" w:lastColumn="0" w:noHBand="0" w:noVBand="1"/>
      </w:tblPr>
      <w:tblGrid>
        <w:gridCol w:w="9242"/>
      </w:tblGrid>
      <w:tr w:rsidR="006E20FD" w:rsidRPr="0031099C"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tcPr>
          <w:p w:rsidR="006E20FD" w:rsidRPr="0031099C" w:rsidRDefault="006E20FD" w:rsidP="006E20FD">
            <w:pPr>
              <w:pStyle w:val="ListParagraph"/>
              <w:numPr>
                <w:ilvl w:val="0"/>
                <w:numId w:val="17"/>
              </w:numPr>
              <w:spacing w:line="240" w:lineRule="auto"/>
              <w:jc w:val="center"/>
            </w:pPr>
            <w:r w:rsidRPr="0031099C">
              <w:t>R_65_0_M</w:t>
            </w:r>
          </w:p>
        </w:tc>
      </w:tr>
      <w:tr w:rsidR="006E20FD" w:rsidRPr="0031099C"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6E20FD">
        <w:trPr>
          <w:divId w:val="1548566716"/>
          <w:trHeight w:val="118"/>
        </w:trPr>
        <w:tc>
          <w:tcPr>
            <w:tcW w:w="9242" w:type="dxa"/>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lastRenderedPageBreak/>
              <w:t>D_65_0_F</w:t>
            </w:r>
          </w:p>
        </w:tc>
      </w:tr>
    </w:tbl>
    <w:p w:rsidR="006E20FD" w:rsidRPr="0031099C" w:rsidRDefault="006E20FD">
      <w:pPr>
        <w:spacing w:line="276" w:lineRule="auto"/>
        <w:jc w:val="left"/>
        <w:rPr>
          <w:lang w:val="en-GB"/>
        </w:rPr>
      </w:pPr>
    </w:p>
    <w:p w:rsidR="006E20FD" w:rsidRPr="0031099C" w:rsidRDefault="006E20FD">
      <w:pPr>
        <w:spacing w:line="276" w:lineRule="auto"/>
        <w:jc w:val="left"/>
        <w:rPr>
          <w:lang w:val="en-GB"/>
        </w:rPr>
        <w:sectPr w:rsidR="006E20FD" w:rsidRPr="0031099C" w:rsidSect="006D0808">
          <w:pgSz w:w="11906" w:h="16838"/>
          <w:pgMar w:top="1440" w:right="1440" w:bottom="1440" w:left="1440" w:header="709" w:footer="709" w:gutter="0"/>
          <w:cols w:space="708"/>
          <w:docGrid w:linePitch="360"/>
        </w:sectPr>
      </w:pPr>
    </w:p>
    <w:tbl>
      <w:tblPr>
        <w:tblStyle w:val="TableGrid"/>
        <w:tblW w:w="13396" w:type="dxa"/>
        <w:tblInd w:w="11"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770134" w:rsidRPr="0031099C" w:rsidTr="00421B11">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jc w:val="center"/>
              <w:rPr>
                <w:rFonts w:ascii="Times New Roman" w:eastAsia="Times New Roman" w:hAnsi="Times New Roman"/>
                <w:b/>
                <w:i/>
              </w:rPr>
            </w:pPr>
            <w:r w:rsidRPr="0031099C">
              <w:rPr>
                <w:b/>
                <w:i/>
              </w:rPr>
              <w:t>Average Number of Events</w:t>
            </w:r>
          </w:p>
        </w:tc>
      </w:tr>
      <w:tr w:rsidR="00770134" w:rsidRPr="0031099C" w:rsidTr="00421B11">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770134" w:rsidRDefault="00770134" w:rsidP="00145CDA">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770134" w:rsidRPr="00770134" w:rsidRDefault="00770134" w:rsidP="00145CDA">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2"/>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NICH</w:t>
            </w:r>
          </w:p>
        </w:tc>
      </w:tr>
      <w:tr w:rsidR="00770134" w:rsidRPr="0031099C" w:rsidTr="00421B11">
        <w:trPr>
          <w:divId w:val="1548566716"/>
        </w:trPr>
        <w:tc>
          <w:tcPr>
            <w:tcW w:w="1254" w:type="dxa"/>
            <w:vMerge w:val="restart"/>
            <w:tcBorders>
              <w:top w:val="single" w:sz="4" w:space="0" w:color="auto"/>
              <w:left w:val="single" w:sz="4" w:space="0" w:color="auto"/>
              <w:right w:val="single" w:sz="4" w:space="0" w:color="auto"/>
            </w:tcBorders>
            <w:vAlign w:val="center"/>
          </w:tcPr>
          <w:p w:rsidR="00770134" w:rsidRDefault="00770134" w:rsidP="00770134">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770134" w:rsidRPr="0031099C" w:rsidRDefault="00770134" w:rsidP="00770134">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75</w:t>
            </w:r>
          </w:p>
        </w:tc>
      </w:tr>
      <w:tr w:rsidR="00770134" w:rsidRPr="0031099C" w:rsidTr="00421B11">
        <w:trPr>
          <w:divId w:val="1548566716"/>
        </w:trPr>
        <w:tc>
          <w:tcPr>
            <w:tcW w:w="1254" w:type="dxa"/>
            <w:vMerge/>
            <w:tcBorders>
              <w:left w:val="single" w:sz="4" w:space="0" w:color="auto"/>
              <w:right w:val="single" w:sz="4" w:space="0" w:color="auto"/>
            </w:tcBorders>
          </w:tcPr>
          <w:p w:rsidR="00770134" w:rsidRPr="0031099C"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12</w:t>
            </w:r>
          </w:p>
        </w:tc>
      </w:tr>
      <w:tr w:rsidR="00770134" w:rsidRPr="0031099C" w:rsidTr="00421B11">
        <w:trPr>
          <w:divId w:val="1548566716"/>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Pr="0031099C" w:rsidRDefault="00770134" w:rsidP="00770134">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1</w:t>
            </w:r>
          </w:p>
        </w:tc>
      </w:tr>
      <w:tr w:rsidR="00770134" w:rsidRPr="0031099C" w:rsidTr="00421B11">
        <w:trPr>
          <w:divId w:val="1548566716"/>
        </w:trPr>
        <w:tc>
          <w:tcPr>
            <w:tcW w:w="1254" w:type="dxa"/>
            <w:vMerge/>
            <w:tcBorders>
              <w:left w:val="single" w:sz="4" w:space="0" w:color="auto"/>
              <w:right w:val="single" w:sz="4" w:space="0" w:color="auto"/>
            </w:tcBorders>
          </w:tcPr>
          <w:p w:rsidR="00770134" w:rsidRPr="0031099C"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r>
      <w:tr w:rsidR="00770134" w:rsidRPr="0031099C" w:rsidTr="00421B11">
        <w:trPr>
          <w:divId w:val="1548566716"/>
          <w:trHeight w:val="329"/>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Pr="0031099C" w:rsidRDefault="00770134" w:rsidP="00770134">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52</w:t>
            </w:r>
          </w:p>
        </w:tc>
      </w:tr>
      <w:tr w:rsidR="00770134" w:rsidRPr="0031099C" w:rsidTr="00421B11">
        <w:trPr>
          <w:divId w:val="1548566716"/>
          <w:trHeight w:val="235"/>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9</w:t>
            </w:r>
          </w:p>
        </w:tc>
      </w:tr>
      <w:tr w:rsidR="00770134" w:rsidRPr="0031099C" w:rsidTr="00421B11">
        <w:trPr>
          <w:divId w:val="1548566716"/>
          <w:trHeight w:val="201"/>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Default="00770134" w:rsidP="00770134">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65</w:t>
            </w:r>
          </w:p>
        </w:tc>
      </w:tr>
      <w:tr w:rsidR="00770134" w:rsidRPr="0031099C" w:rsidTr="00421B11">
        <w:trPr>
          <w:divId w:val="1548566716"/>
          <w:trHeight w:val="167"/>
        </w:trPr>
        <w:tc>
          <w:tcPr>
            <w:tcW w:w="1254" w:type="dxa"/>
            <w:vMerge/>
            <w:tcBorders>
              <w:left w:val="single" w:sz="4" w:space="0" w:color="auto"/>
              <w:bottom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5</w:t>
            </w:r>
          </w:p>
        </w:tc>
      </w:tr>
      <w:tr w:rsidR="00770134" w:rsidRPr="0031099C" w:rsidTr="00421B11">
        <w:trPr>
          <w:divId w:val="1548566716"/>
          <w:trHeight w:val="351"/>
        </w:trPr>
        <w:tc>
          <w:tcPr>
            <w:tcW w:w="1254" w:type="dxa"/>
            <w:vMerge w:val="restart"/>
            <w:tcBorders>
              <w:left w:val="single" w:sz="4" w:space="0" w:color="auto"/>
              <w:right w:val="single" w:sz="4" w:space="0" w:color="auto"/>
            </w:tcBorders>
            <w:vAlign w:val="center"/>
          </w:tcPr>
          <w:p w:rsidR="00770134" w:rsidRDefault="00770134" w:rsidP="00421B11">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770134" w:rsidRDefault="00770134" w:rsidP="00421B11">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5</w:t>
            </w:r>
          </w:p>
        </w:tc>
      </w:tr>
      <w:tr w:rsidR="00770134" w:rsidRPr="0031099C" w:rsidTr="00421B11">
        <w:trPr>
          <w:divId w:val="1548566716"/>
          <w:trHeight w:val="364"/>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13</w:t>
            </w:r>
          </w:p>
        </w:tc>
      </w:tr>
      <w:tr w:rsidR="00770134" w:rsidRPr="0031099C" w:rsidTr="00421B11">
        <w:trPr>
          <w:divId w:val="1548566716"/>
          <w:trHeight w:val="351"/>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Default="00770134" w:rsidP="00421B11">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1</w:t>
            </w:r>
          </w:p>
        </w:tc>
      </w:tr>
      <w:tr w:rsidR="00770134" w:rsidRPr="0031099C" w:rsidTr="00421B11">
        <w:trPr>
          <w:divId w:val="1548566716"/>
          <w:trHeight w:val="364"/>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r>
      <w:tr w:rsidR="00421B11" w:rsidRPr="0031099C" w:rsidTr="00421B11">
        <w:trPr>
          <w:divId w:val="1548566716"/>
          <w:trHeight w:val="330"/>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val="restart"/>
            <w:tcBorders>
              <w:left w:val="single" w:sz="4" w:space="0" w:color="auto"/>
              <w:right w:val="single" w:sz="4" w:space="0" w:color="auto"/>
            </w:tcBorders>
            <w:vAlign w:val="center"/>
          </w:tcPr>
          <w:p w:rsidR="00421B11" w:rsidRDefault="00421B11" w:rsidP="00421B11">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52</w:t>
            </w:r>
          </w:p>
        </w:tc>
      </w:tr>
      <w:tr w:rsidR="00421B11" w:rsidRPr="0031099C" w:rsidTr="00421B11">
        <w:trPr>
          <w:divId w:val="1548566716"/>
          <w:trHeight w:val="385"/>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tcBorders>
              <w:left w:val="single" w:sz="4" w:space="0" w:color="auto"/>
              <w:bottom w:val="single" w:sz="4" w:space="0" w:color="auto"/>
              <w:right w:val="single" w:sz="4" w:space="0" w:color="auto"/>
            </w:tcBorders>
          </w:tcPr>
          <w:p w:rsidR="00421B11" w:rsidRDefault="00421B11"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0</w:t>
            </w:r>
          </w:p>
        </w:tc>
      </w:tr>
      <w:tr w:rsidR="00421B11" w:rsidRPr="0031099C" w:rsidTr="00421B11">
        <w:trPr>
          <w:divId w:val="1548566716"/>
          <w:trHeight w:val="201"/>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val="restart"/>
            <w:tcBorders>
              <w:left w:val="single" w:sz="4" w:space="0" w:color="auto"/>
              <w:right w:val="single" w:sz="4" w:space="0" w:color="auto"/>
            </w:tcBorders>
            <w:vAlign w:val="center"/>
          </w:tcPr>
          <w:p w:rsidR="00421B11" w:rsidRDefault="00421B11" w:rsidP="00421B11">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66</w:t>
            </w:r>
          </w:p>
        </w:tc>
      </w:tr>
      <w:tr w:rsidR="00421B11" w:rsidRPr="0031099C" w:rsidTr="009764E6">
        <w:trPr>
          <w:divId w:val="1548566716"/>
          <w:trHeight w:val="299"/>
        </w:trPr>
        <w:tc>
          <w:tcPr>
            <w:tcW w:w="1254" w:type="dxa"/>
            <w:vMerge/>
            <w:tcBorders>
              <w:left w:val="single" w:sz="4" w:space="0" w:color="auto"/>
              <w:bottom w:val="single" w:sz="4" w:space="0" w:color="auto"/>
              <w:right w:val="single" w:sz="4" w:space="0" w:color="auto"/>
            </w:tcBorders>
          </w:tcPr>
          <w:p w:rsidR="00421B11" w:rsidRDefault="00421B11" w:rsidP="00145CDA">
            <w:pPr>
              <w:rPr>
                <w:b/>
              </w:rPr>
            </w:pPr>
          </w:p>
        </w:tc>
        <w:tc>
          <w:tcPr>
            <w:tcW w:w="2812" w:type="dxa"/>
            <w:vMerge/>
            <w:tcBorders>
              <w:left w:val="single" w:sz="4" w:space="0" w:color="auto"/>
              <w:bottom w:val="single" w:sz="4" w:space="0" w:color="auto"/>
              <w:right w:val="single" w:sz="4" w:space="0" w:color="auto"/>
            </w:tcBorders>
          </w:tcPr>
          <w:p w:rsidR="00421B11" w:rsidRDefault="00421B11"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96</w:t>
            </w:r>
          </w:p>
        </w:tc>
      </w:tr>
      <w:tr w:rsidR="00421B11" w:rsidRPr="0031099C" w:rsidTr="00421B11">
        <w:trPr>
          <w:divId w:val="1548566716"/>
          <w:trHeight w:val="201"/>
        </w:trPr>
        <w:tc>
          <w:tcPr>
            <w:tcW w:w="1254" w:type="dxa"/>
            <w:vMerge w:val="restart"/>
            <w:tcBorders>
              <w:top w:val="nil"/>
              <w:left w:val="single" w:sz="4" w:space="0" w:color="auto"/>
              <w:right w:val="single" w:sz="4" w:space="0" w:color="auto"/>
            </w:tcBorders>
          </w:tcPr>
          <w:p w:rsidR="00421B11" w:rsidRDefault="00421B11" w:rsidP="00145CDA">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421B11" w:rsidRDefault="00421B11" w:rsidP="00421B11">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53</w:t>
            </w:r>
          </w:p>
        </w:tc>
      </w:tr>
      <w:tr w:rsidR="00421B11" w:rsidRPr="0031099C" w:rsidTr="00421B11">
        <w:trPr>
          <w:divId w:val="1548566716"/>
          <w:trHeight w:val="184"/>
        </w:trPr>
        <w:tc>
          <w:tcPr>
            <w:tcW w:w="1254" w:type="dxa"/>
            <w:vMerge/>
            <w:tcBorders>
              <w:top w:val="nil"/>
              <w:left w:val="single" w:sz="4" w:space="0" w:color="auto"/>
              <w:bottom w:val="single" w:sz="4" w:space="0" w:color="auto"/>
              <w:right w:val="single" w:sz="4" w:space="0" w:color="auto"/>
            </w:tcBorders>
          </w:tcPr>
          <w:p w:rsidR="00421B11" w:rsidRDefault="00421B11" w:rsidP="00145CDA">
            <w:pPr>
              <w:rPr>
                <w:b/>
              </w:rPr>
            </w:pPr>
          </w:p>
        </w:tc>
        <w:tc>
          <w:tcPr>
            <w:tcW w:w="2812" w:type="dxa"/>
            <w:tcBorders>
              <w:left w:val="single" w:sz="4" w:space="0" w:color="auto"/>
              <w:bottom w:val="single" w:sz="4" w:space="0" w:color="auto"/>
              <w:right w:val="single" w:sz="4" w:space="0" w:color="auto"/>
            </w:tcBorders>
            <w:vAlign w:val="center"/>
          </w:tcPr>
          <w:p w:rsidR="00421B11" w:rsidRDefault="00421B11" w:rsidP="00421B11">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1</w:t>
            </w:r>
          </w:p>
        </w:tc>
      </w:tr>
    </w:tbl>
    <w:p w:rsidR="00421B11" w:rsidRDefault="00421B11">
      <w:pPr>
        <w:divId w:val="1548566716"/>
      </w:pPr>
    </w:p>
    <w:p w:rsidR="006E20FD" w:rsidRPr="0031099C" w:rsidRDefault="006E20FD" w:rsidP="006E20FD">
      <w:pPr>
        <w:divId w:val="1548566716"/>
      </w:pP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9F5199" w:rsidP="006E20FD">
            <w:r>
              <w:rPr>
                <w:noProof/>
                <w:lang w:val="en-GB" w:eastAsia="en-GB"/>
              </w:rPr>
              <w:drawing>
                <wp:inline distT="0" distB="0" distL="0" distR="0" wp14:anchorId="527E8356" wp14:editId="5A814924">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6E20FD" w:rsidRPr="0031099C" w:rsidRDefault="009F5199" w:rsidP="006E20FD">
            <w:r>
              <w:rPr>
                <w:noProof/>
                <w:lang w:val="en-GB" w:eastAsia="en-GB"/>
              </w:rPr>
              <w:drawing>
                <wp:inline distT="0" distB="0" distL="0" distR="0" wp14:anchorId="2CDFCE2F" wp14:editId="20F5AE54">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Pr>
                <w:noProof/>
                <w:lang w:val="en-GB" w:eastAsia="en-GB"/>
              </w:rPr>
              <w:lastRenderedPageBreak/>
              <w:drawing>
                <wp:inline distT="0" distB="0" distL="0" distR="0" wp14:anchorId="109FBD40" wp14:editId="5B2BE99C">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F5199" w:rsidRPr="0031099C" w:rsidRDefault="009F5199" w:rsidP="00FA261E">
            <w:r>
              <w:rPr>
                <w:noProof/>
                <w:lang w:val="en-GB" w:eastAsia="en-GB"/>
              </w:rPr>
              <w:drawing>
                <wp:inline distT="0" distB="0" distL="0" distR="0">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C1D5627" wp14:editId="5C7EBDE1">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7B09F11B" wp14:editId="47739603">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226A645" wp14:editId="1FC562E2">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2E52796B" wp14:editId="2D08C97A">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5AF028A5" wp14:editId="4A543A5A">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3C967DCC" wp14:editId="7464C583">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9F5199" w:rsidP="006E20FD">
      <w:pPr>
        <w:divId w:val="1548566716"/>
      </w:pP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6E20FD"/>
        </w:tc>
      </w:tr>
    </w:tbl>
    <w:p w:rsidR="003D01CF" w:rsidRPr="0031099C" w:rsidRDefault="003D01CF" w:rsidP="006E20FD">
      <w:pPr>
        <w:divId w:val="1548566716"/>
      </w:pPr>
    </w:p>
    <w:p w:rsidR="00ED0A41" w:rsidRPr="0031099C" w:rsidRDefault="00ED0A41" w:rsidP="006E20FD">
      <w:pPr>
        <w:divId w:val="1548566716"/>
      </w:pPr>
    </w:p>
    <w:sectPr w:rsidR="00ED0A41" w:rsidRPr="0031099C" w:rsidSect="002A2B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1F3E" w:rsidRDefault="00831F3E" w:rsidP="008D11C1">
      <w:r>
        <w:separator/>
      </w:r>
    </w:p>
  </w:endnote>
  <w:endnote w:type="continuationSeparator" w:id="0">
    <w:p w:rsidR="00831F3E" w:rsidRDefault="00831F3E"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720162" w:rsidRDefault="00720162" w:rsidP="008D11C1">
        <w:pPr>
          <w:pStyle w:val="Footer"/>
        </w:pPr>
        <w:r>
          <w:fldChar w:fldCharType="begin"/>
        </w:r>
        <w:r>
          <w:instrText xml:space="preserve"> PAGE   \* MERGEFORMAT </w:instrText>
        </w:r>
        <w:r>
          <w:fldChar w:fldCharType="separate"/>
        </w:r>
        <w:r w:rsidR="00812600">
          <w:rPr>
            <w:noProof/>
          </w:rPr>
          <w:t>1</w:t>
        </w:r>
        <w:r>
          <w:rPr>
            <w:noProof/>
          </w:rPr>
          <w:fldChar w:fldCharType="end"/>
        </w:r>
      </w:p>
    </w:sdtContent>
  </w:sdt>
  <w:p w:rsidR="00720162" w:rsidRDefault="00720162"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1F3E" w:rsidRDefault="00831F3E" w:rsidP="008D11C1">
      <w:r>
        <w:separator/>
      </w:r>
    </w:p>
  </w:footnote>
  <w:footnote w:type="continuationSeparator" w:id="0">
    <w:p w:rsidR="00831F3E" w:rsidRDefault="00831F3E" w:rsidP="008D11C1">
      <w:r>
        <w:continuationSeparator/>
      </w:r>
    </w:p>
  </w:footnote>
  <w:footnote w:id="1">
    <w:p w:rsidR="00720162" w:rsidRDefault="00720162">
      <w:pPr>
        <w:pStyle w:val="FootnoteText"/>
      </w:pPr>
      <w:r>
        <w:rPr>
          <w:rStyle w:val="FootnoteReference"/>
        </w:rPr>
        <w:footnoteRef/>
      </w:r>
      <w:r>
        <w:t xml:space="preserve"> Precise ICER is £30,310/QALY, so the No TTE option is still optimal at £30,000/QALY.</w:t>
      </w:r>
    </w:p>
  </w:footnote>
  <w:footnote w:id="2">
    <w:p w:rsidR="00720162" w:rsidRDefault="00720162">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2"/>
  </w:num>
  <w:num w:numId="5">
    <w:abstractNumId w:val="18"/>
  </w:num>
  <w:num w:numId="6">
    <w:abstractNumId w:val="12"/>
  </w:num>
  <w:num w:numId="7">
    <w:abstractNumId w:val="6"/>
  </w:num>
  <w:num w:numId="8">
    <w:abstractNumId w:val="0"/>
  </w:num>
  <w:num w:numId="9">
    <w:abstractNumId w:val="20"/>
  </w:num>
  <w:num w:numId="10">
    <w:abstractNumId w:val="2"/>
  </w:num>
  <w:num w:numId="11">
    <w:abstractNumId w:val="21"/>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1090"/>
    <w:rsid w:val="00004236"/>
    <w:rsid w:val="0000576D"/>
    <w:rsid w:val="00023D5D"/>
    <w:rsid w:val="00034BAF"/>
    <w:rsid w:val="000406AE"/>
    <w:rsid w:val="00040779"/>
    <w:rsid w:val="0004239D"/>
    <w:rsid w:val="0005390C"/>
    <w:rsid w:val="00056C3D"/>
    <w:rsid w:val="00064789"/>
    <w:rsid w:val="000701BC"/>
    <w:rsid w:val="000804F2"/>
    <w:rsid w:val="00081AF9"/>
    <w:rsid w:val="0009234A"/>
    <w:rsid w:val="000A4ABF"/>
    <w:rsid w:val="000A6E69"/>
    <w:rsid w:val="000B7AA1"/>
    <w:rsid w:val="000C4858"/>
    <w:rsid w:val="000C54E6"/>
    <w:rsid w:val="000F1109"/>
    <w:rsid w:val="000F1748"/>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606EA"/>
    <w:rsid w:val="007670AC"/>
    <w:rsid w:val="00770134"/>
    <w:rsid w:val="00772D0B"/>
    <w:rsid w:val="00777CF9"/>
    <w:rsid w:val="00793FD8"/>
    <w:rsid w:val="007946CB"/>
    <w:rsid w:val="00795047"/>
    <w:rsid w:val="007955A1"/>
    <w:rsid w:val="00796E10"/>
    <w:rsid w:val="007973DF"/>
    <w:rsid w:val="007A14AB"/>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72E4"/>
    <w:rsid w:val="008D11C1"/>
    <w:rsid w:val="008D30D8"/>
    <w:rsid w:val="008D3B31"/>
    <w:rsid w:val="008D613B"/>
    <w:rsid w:val="008E6143"/>
    <w:rsid w:val="00900CA4"/>
    <w:rsid w:val="00900D68"/>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764E6"/>
    <w:rsid w:val="00983B8D"/>
    <w:rsid w:val="009840A6"/>
    <w:rsid w:val="0098691C"/>
    <w:rsid w:val="00997914"/>
    <w:rsid w:val="009A3B70"/>
    <w:rsid w:val="009A59BC"/>
    <w:rsid w:val="009A6772"/>
    <w:rsid w:val="009B513D"/>
    <w:rsid w:val="009B762A"/>
    <w:rsid w:val="009C0DBF"/>
    <w:rsid w:val="009C2038"/>
    <w:rsid w:val="009C2BE1"/>
    <w:rsid w:val="009C7509"/>
    <w:rsid w:val="009F27B4"/>
    <w:rsid w:val="009F5199"/>
    <w:rsid w:val="00A0005C"/>
    <w:rsid w:val="00A059E1"/>
    <w:rsid w:val="00A07773"/>
    <w:rsid w:val="00A11AEA"/>
    <w:rsid w:val="00A12911"/>
    <w:rsid w:val="00A17AD4"/>
    <w:rsid w:val="00A40066"/>
    <w:rsid w:val="00A42D14"/>
    <w:rsid w:val="00A541AC"/>
    <w:rsid w:val="00A603E8"/>
    <w:rsid w:val="00A80926"/>
    <w:rsid w:val="00A8404E"/>
    <w:rsid w:val="00A84C60"/>
    <w:rsid w:val="00A84F79"/>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4241"/>
    <w:rsid w:val="00B56A7D"/>
    <w:rsid w:val="00B577E8"/>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E4AC4"/>
    <w:rsid w:val="00BE7146"/>
    <w:rsid w:val="00BE73AD"/>
    <w:rsid w:val="00BF721A"/>
    <w:rsid w:val="00C007A4"/>
    <w:rsid w:val="00C0367B"/>
    <w:rsid w:val="00C0617D"/>
    <w:rsid w:val="00C16573"/>
    <w:rsid w:val="00C1788C"/>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D6936"/>
    <w:rsid w:val="00CE4F27"/>
    <w:rsid w:val="00CE585A"/>
    <w:rsid w:val="00CE68A8"/>
    <w:rsid w:val="00CE721E"/>
    <w:rsid w:val="00CF007B"/>
    <w:rsid w:val="00CF1136"/>
    <w:rsid w:val="00CF20FA"/>
    <w:rsid w:val="00CF29E8"/>
    <w:rsid w:val="00D103FA"/>
    <w:rsid w:val="00D200D6"/>
    <w:rsid w:val="00D20CA0"/>
    <w:rsid w:val="00D22AB2"/>
    <w:rsid w:val="00D324CF"/>
    <w:rsid w:val="00D34DE7"/>
    <w:rsid w:val="00D47469"/>
    <w:rsid w:val="00D561D8"/>
    <w:rsid w:val="00D57902"/>
    <w:rsid w:val="00D62831"/>
    <w:rsid w:val="00D65C68"/>
    <w:rsid w:val="00D67B2F"/>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4F07"/>
    <w:rsid w:val="00E84302"/>
    <w:rsid w:val="00E92AF8"/>
    <w:rsid w:val="00E93B06"/>
    <w:rsid w:val="00E97667"/>
    <w:rsid w:val="00EB3ED4"/>
    <w:rsid w:val="00EB5AE5"/>
    <w:rsid w:val="00EB5B27"/>
    <w:rsid w:val="00ED065B"/>
    <w:rsid w:val="00ED0A41"/>
    <w:rsid w:val="00ED1CB5"/>
    <w:rsid w:val="00ED28B9"/>
    <w:rsid w:val="00EF4164"/>
    <w:rsid w:val="00EF7137"/>
    <w:rsid w:val="00F00EDF"/>
    <w:rsid w:val="00F0458E"/>
    <w:rsid w:val="00F15320"/>
    <w:rsid w:val="00F16C06"/>
    <w:rsid w:val="00F309FB"/>
    <w:rsid w:val="00F37F4A"/>
    <w:rsid w:val="00F406A5"/>
    <w:rsid w:val="00F5273F"/>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9A11AF6-9D49-4D2F-9980-9D982E03D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40</Pages>
  <Words>28605</Words>
  <Characters>163049</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91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7</cp:revision>
  <cp:lastPrinted>2012-12-30T16:52:00Z</cp:lastPrinted>
  <dcterms:created xsi:type="dcterms:W3CDTF">2012-10-15T14:18:00Z</dcterms:created>
  <dcterms:modified xsi:type="dcterms:W3CDTF">2013-02-2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